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9EF4CC" w14:textId="77777777" w:rsidR="005460AA" w:rsidRDefault="00221489" w:rsidP="00FC45FA">
      <w:pPr>
        <w:spacing w:line="240" w:lineRule="auto"/>
      </w:pPr>
      <w:r>
        <w:rPr>
          <w:noProof/>
        </w:rPr>
        <mc:AlternateContent>
          <mc:Choice Requires="wpg">
            <w:drawing>
              <wp:anchor distT="0" distB="0" distL="114300" distR="114300" simplePos="0" relativeHeight="251662336" behindDoc="0" locked="0" layoutInCell="1" allowOverlap="1" wp14:anchorId="1702B580" wp14:editId="5DF9B7CE">
                <wp:simplePos x="0" y="0"/>
                <wp:positionH relativeFrom="margin">
                  <wp:align>center</wp:align>
                </wp:positionH>
                <wp:positionV relativeFrom="paragraph">
                  <wp:posOffset>-47625</wp:posOffset>
                </wp:positionV>
                <wp:extent cx="1786628" cy="1659256"/>
                <wp:effectExtent l="0" t="0" r="4445" b="0"/>
                <wp:wrapNone/>
                <wp:docPr id="2" name="íšḻîďê"/>
                <wp:cNvGraphicFramePr/>
                <a:graphic xmlns:a="http://schemas.openxmlformats.org/drawingml/2006/main">
                  <a:graphicData uri="http://schemas.microsoft.com/office/word/2010/wordprocessingGroup">
                    <wpg:wgp>
                      <wpg:cNvGrpSpPr/>
                      <wpg:grpSpPr>
                        <a:xfrm>
                          <a:off x="0" y="0"/>
                          <a:ext cx="1786628" cy="1659256"/>
                          <a:chOff x="0" y="0"/>
                          <a:chExt cx="722313" cy="727075"/>
                        </a:xfrm>
                      </wpg:grpSpPr>
                      <wps:wsp>
                        <wps:cNvPr id="4" name="ïş1íḍê"/>
                        <wps:cNvSpPr/>
                        <wps:spPr bwMode="auto">
                          <a:xfrm>
                            <a:off x="23813" y="20638"/>
                            <a:ext cx="673100" cy="679450"/>
                          </a:xfrm>
                          <a:custGeom>
                            <a:avLst/>
                            <a:gdLst>
                              <a:gd name="T0" fmla="*/ 102 w 204"/>
                              <a:gd name="T1" fmla="*/ 0 h 204"/>
                              <a:gd name="T2" fmla="*/ 204 w 204"/>
                              <a:gd name="T3" fmla="*/ 102 h 204"/>
                              <a:gd name="T4" fmla="*/ 102 w 204"/>
                              <a:gd name="T5" fmla="*/ 204 h 204"/>
                              <a:gd name="T6" fmla="*/ 0 w 204"/>
                              <a:gd name="T7" fmla="*/ 102 h 204"/>
                              <a:gd name="T8" fmla="*/ 102 w 204"/>
                              <a:gd name="T9" fmla="*/ 0 h 204"/>
                              <a:gd name="T10" fmla="*/ 102 w 204"/>
                              <a:gd name="T11" fmla="*/ 25 h 204"/>
                              <a:gd name="T12" fmla="*/ 24 w 204"/>
                              <a:gd name="T13" fmla="*/ 103 h 204"/>
                              <a:gd name="T14" fmla="*/ 102 w 204"/>
                              <a:gd name="T15" fmla="*/ 181 h 204"/>
                              <a:gd name="T16" fmla="*/ 180 w 204"/>
                              <a:gd name="T17" fmla="*/ 103 h 204"/>
                              <a:gd name="T18" fmla="*/ 102 w 204"/>
                              <a:gd name="T19" fmla="*/ 25 h 2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4" h="204">
                                <a:moveTo>
                                  <a:pt x="102" y="0"/>
                                </a:moveTo>
                                <a:cubicBezTo>
                                  <a:pt x="159" y="0"/>
                                  <a:pt x="204" y="46"/>
                                  <a:pt x="204" y="102"/>
                                </a:cubicBezTo>
                                <a:cubicBezTo>
                                  <a:pt x="204" y="158"/>
                                  <a:pt x="159" y="204"/>
                                  <a:pt x="102" y="204"/>
                                </a:cubicBezTo>
                                <a:cubicBezTo>
                                  <a:pt x="46" y="204"/>
                                  <a:pt x="0" y="158"/>
                                  <a:pt x="0" y="102"/>
                                </a:cubicBezTo>
                                <a:cubicBezTo>
                                  <a:pt x="0" y="46"/>
                                  <a:pt x="46" y="0"/>
                                  <a:pt x="102" y="0"/>
                                </a:cubicBezTo>
                                <a:close/>
                                <a:moveTo>
                                  <a:pt x="102" y="25"/>
                                </a:moveTo>
                                <a:cubicBezTo>
                                  <a:pt x="59" y="25"/>
                                  <a:pt x="24" y="60"/>
                                  <a:pt x="24" y="103"/>
                                </a:cubicBezTo>
                                <a:cubicBezTo>
                                  <a:pt x="24" y="146"/>
                                  <a:pt x="59" y="181"/>
                                  <a:pt x="102" y="181"/>
                                </a:cubicBezTo>
                                <a:cubicBezTo>
                                  <a:pt x="145" y="181"/>
                                  <a:pt x="180" y="146"/>
                                  <a:pt x="180" y="103"/>
                                </a:cubicBezTo>
                                <a:cubicBezTo>
                                  <a:pt x="180" y="60"/>
                                  <a:pt x="145" y="25"/>
                                  <a:pt x="102" y="25"/>
                                </a:cubicBezTo>
                                <a:close/>
                              </a:path>
                            </a:pathLst>
                          </a:custGeom>
                          <a:solidFill>
                            <a:srgbClr val="00523A"/>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 name="íšḻïḍè"/>
                        <wps:cNvSpPr/>
                        <wps:spPr bwMode="auto">
                          <a:xfrm>
                            <a:off x="69850" y="36513"/>
                            <a:ext cx="584200" cy="203200"/>
                          </a:xfrm>
                          <a:custGeom>
                            <a:avLst/>
                            <a:gdLst>
                              <a:gd name="T0" fmla="*/ 8 w 177"/>
                              <a:gd name="T1" fmla="*/ 53 h 61"/>
                              <a:gd name="T2" fmla="*/ 0 w 177"/>
                              <a:gd name="T3" fmla="*/ 56 h 61"/>
                              <a:gd name="T4" fmla="*/ 5 w 177"/>
                              <a:gd name="T5" fmla="*/ 52 h 61"/>
                              <a:gd name="T6" fmla="*/ 4 w 177"/>
                              <a:gd name="T7" fmla="*/ 50 h 61"/>
                              <a:gd name="T8" fmla="*/ 5 w 177"/>
                              <a:gd name="T9" fmla="*/ 48 h 61"/>
                              <a:gd name="T10" fmla="*/ 10 w 177"/>
                              <a:gd name="T11" fmla="*/ 41 h 61"/>
                              <a:gd name="T12" fmla="*/ 17 w 177"/>
                              <a:gd name="T13" fmla="*/ 50 h 61"/>
                              <a:gd name="T14" fmla="*/ 14 w 177"/>
                              <a:gd name="T15" fmla="*/ 35 h 61"/>
                              <a:gd name="T16" fmla="*/ 23 w 177"/>
                              <a:gd name="T17" fmla="*/ 46 h 61"/>
                              <a:gd name="T18" fmla="*/ 31 w 177"/>
                              <a:gd name="T19" fmla="*/ 38 h 61"/>
                              <a:gd name="T20" fmla="*/ 29 w 177"/>
                              <a:gd name="T21" fmla="*/ 40 h 61"/>
                              <a:gd name="T22" fmla="*/ 18 w 177"/>
                              <a:gd name="T23" fmla="*/ 32 h 61"/>
                              <a:gd name="T24" fmla="*/ 19 w 177"/>
                              <a:gd name="T25" fmla="*/ 30 h 61"/>
                              <a:gd name="T26" fmla="*/ 21 w 177"/>
                              <a:gd name="T27" fmla="*/ 27 h 61"/>
                              <a:gd name="T28" fmla="*/ 41 w 177"/>
                              <a:gd name="T29" fmla="*/ 29 h 61"/>
                              <a:gd name="T30" fmla="*/ 43 w 177"/>
                              <a:gd name="T31" fmla="*/ 29 h 61"/>
                              <a:gd name="T32" fmla="*/ 35 w 177"/>
                              <a:gd name="T33" fmla="*/ 35 h 61"/>
                              <a:gd name="T34" fmla="*/ 31 w 177"/>
                              <a:gd name="T35" fmla="*/ 21 h 61"/>
                              <a:gd name="T36" fmla="*/ 46 w 177"/>
                              <a:gd name="T37" fmla="*/ 11 h 61"/>
                              <a:gd name="T38" fmla="*/ 47 w 177"/>
                              <a:gd name="T39" fmla="*/ 11 h 61"/>
                              <a:gd name="T40" fmla="*/ 47 w 177"/>
                              <a:gd name="T41" fmla="*/ 26 h 61"/>
                              <a:gd name="T42" fmla="*/ 39 w 177"/>
                              <a:gd name="T43" fmla="*/ 15 h 61"/>
                              <a:gd name="T44" fmla="*/ 72 w 177"/>
                              <a:gd name="T45" fmla="*/ 16 h 61"/>
                              <a:gd name="T46" fmla="*/ 71 w 177"/>
                              <a:gd name="T47" fmla="*/ 2 h 61"/>
                              <a:gd name="T48" fmla="*/ 65 w 177"/>
                              <a:gd name="T49" fmla="*/ 15 h 61"/>
                              <a:gd name="T50" fmla="*/ 64 w 177"/>
                              <a:gd name="T51" fmla="*/ 4 h 61"/>
                              <a:gd name="T52" fmla="*/ 84 w 177"/>
                              <a:gd name="T53" fmla="*/ 1 h 61"/>
                              <a:gd name="T54" fmla="*/ 84 w 177"/>
                              <a:gd name="T55" fmla="*/ 1 h 61"/>
                              <a:gd name="T56" fmla="*/ 78 w 177"/>
                              <a:gd name="T57" fmla="*/ 16 h 61"/>
                              <a:gd name="T58" fmla="*/ 77 w 177"/>
                              <a:gd name="T59" fmla="*/ 15 h 61"/>
                              <a:gd name="T60" fmla="*/ 90 w 177"/>
                              <a:gd name="T61" fmla="*/ 1 h 61"/>
                              <a:gd name="T62" fmla="*/ 94 w 177"/>
                              <a:gd name="T63" fmla="*/ 15 h 61"/>
                              <a:gd name="T64" fmla="*/ 92 w 177"/>
                              <a:gd name="T65" fmla="*/ 15 h 61"/>
                              <a:gd name="T66" fmla="*/ 113 w 177"/>
                              <a:gd name="T67" fmla="*/ 3 h 61"/>
                              <a:gd name="T68" fmla="*/ 102 w 177"/>
                              <a:gd name="T69" fmla="*/ 2 h 61"/>
                              <a:gd name="T70" fmla="*/ 105 w 177"/>
                              <a:gd name="T71" fmla="*/ 14 h 61"/>
                              <a:gd name="T72" fmla="*/ 117 w 177"/>
                              <a:gd name="T73" fmla="*/ 5 h 61"/>
                              <a:gd name="T74" fmla="*/ 122 w 177"/>
                              <a:gd name="T75" fmla="*/ 19 h 61"/>
                              <a:gd name="T76" fmla="*/ 119 w 177"/>
                              <a:gd name="T77" fmla="*/ 13 h 61"/>
                              <a:gd name="T78" fmla="*/ 121 w 177"/>
                              <a:gd name="T79" fmla="*/ 12 h 61"/>
                              <a:gd name="T80" fmla="*/ 124 w 177"/>
                              <a:gd name="T81" fmla="*/ 10 h 61"/>
                              <a:gd name="T82" fmla="*/ 131 w 177"/>
                              <a:gd name="T83" fmla="*/ 26 h 61"/>
                              <a:gd name="T84" fmla="*/ 126 w 177"/>
                              <a:gd name="T85" fmla="*/ 23 h 61"/>
                              <a:gd name="T86" fmla="*/ 124 w 177"/>
                              <a:gd name="T87" fmla="*/ 23 h 61"/>
                              <a:gd name="T88" fmla="*/ 137 w 177"/>
                              <a:gd name="T89" fmla="*/ 14 h 61"/>
                              <a:gd name="T90" fmla="*/ 133 w 177"/>
                              <a:gd name="T91" fmla="*/ 11 h 61"/>
                              <a:gd name="T92" fmla="*/ 137 w 177"/>
                              <a:gd name="T93" fmla="*/ 32 h 61"/>
                              <a:gd name="T94" fmla="*/ 137 w 177"/>
                              <a:gd name="T95" fmla="*/ 32 h 61"/>
                              <a:gd name="T96" fmla="*/ 145 w 177"/>
                              <a:gd name="T97" fmla="*/ 19 h 61"/>
                              <a:gd name="T98" fmla="*/ 146 w 177"/>
                              <a:gd name="T99" fmla="*/ 19 h 61"/>
                              <a:gd name="T100" fmla="*/ 159 w 177"/>
                              <a:gd name="T101" fmla="*/ 31 h 61"/>
                              <a:gd name="T102" fmla="*/ 149 w 177"/>
                              <a:gd name="T103" fmla="*/ 42 h 61"/>
                              <a:gd name="T104" fmla="*/ 155 w 177"/>
                              <a:gd name="T105" fmla="*/ 27 h 61"/>
                              <a:gd name="T106" fmla="*/ 166 w 177"/>
                              <a:gd name="T107" fmla="*/ 40 h 61"/>
                              <a:gd name="T108" fmla="*/ 160 w 177"/>
                              <a:gd name="T109" fmla="*/ 37 h 61"/>
                              <a:gd name="T110" fmla="*/ 153 w 177"/>
                              <a:gd name="T111" fmla="*/ 46 h 61"/>
                              <a:gd name="T112" fmla="*/ 177 w 177"/>
                              <a:gd name="T113" fmla="*/ 55 h 61"/>
                              <a:gd name="T114" fmla="*/ 162 w 177"/>
                              <a:gd name="T115" fmla="*/ 60 h 61"/>
                              <a:gd name="T116" fmla="*/ 165 w 177"/>
                              <a:gd name="T117" fmla="*/ 55 h 61"/>
                              <a:gd name="T118" fmla="*/ 173 w 177"/>
                              <a:gd name="T119" fmla="*/ 49 h 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177" h="61">
                                <a:moveTo>
                                  <a:pt x="6" y="46"/>
                                </a:moveTo>
                                <a:cubicBezTo>
                                  <a:pt x="6" y="46"/>
                                  <a:pt x="6" y="46"/>
                                  <a:pt x="6" y="46"/>
                                </a:cubicBezTo>
                                <a:cubicBezTo>
                                  <a:pt x="6" y="46"/>
                                  <a:pt x="6" y="46"/>
                                  <a:pt x="6" y="46"/>
                                </a:cubicBezTo>
                                <a:cubicBezTo>
                                  <a:pt x="6" y="46"/>
                                  <a:pt x="6" y="47"/>
                                  <a:pt x="6" y="47"/>
                                </a:cubicBezTo>
                                <a:cubicBezTo>
                                  <a:pt x="6" y="47"/>
                                  <a:pt x="6" y="47"/>
                                  <a:pt x="6" y="47"/>
                                </a:cubicBezTo>
                                <a:cubicBezTo>
                                  <a:pt x="17" y="57"/>
                                  <a:pt x="17" y="57"/>
                                  <a:pt x="17" y="57"/>
                                </a:cubicBezTo>
                                <a:cubicBezTo>
                                  <a:pt x="17" y="57"/>
                                  <a:pt x="17" y="57"/>
                                  <a:pt x="17" y="57"/>
                                </a:cubicBezTo>
                                <a:cubicBezTo>
                                  <a:pt x="8" y="53"/>
                                  <a:pt x="8" y="53"/>
                                  <a:pt x="8" y="53"/>
                                </a:cubicBezTo>
                                <a:cubicBezTo>
                                  <a:pt x="8" y="54"/>
                                  <a:pt x="8" y="54"/>
                                  <a:pt x="8" y="54"/>
                                </a:cubicBezTo>
                                <a:cubicBezTo>
                                  <a:pt x="15" y="60"/>
                                  <a:pt x="15" y="60"/>
                                  <a:pt x="15" y="60"/>
                                </a:cubicBezTo>
                                <a:cubicBezTo>
                                  <a:pt x="15" y="61"/>
                                  <a:pt x="15" y="61"/>
                                  <a:pt x="15" y="61"/>
                                </a:cubicBezTo>
                                <a:cubicBezTo>
                                  <a:pt x="1" y="55"/>
                                  <a:pt x="1" y="55"/>
                                  <a:pt x="1" y="55"/>
                                </a:cubicBezTo>
                                <a:cubicBezTo>
                                  <a:pt x="1" y="55"/>
                                  <a:pt x="1" y="55"/>
                                  <a:pt x="1" y="55"/>
                                </a:cubicBezTo>
                                <a:cubicBezTo>
                                  <a:pt x="1" y="55"/>
                                  <a:pt x="1" y="55"/>
                                  <a:pt x="1" y="55"/>
                                </a:cubicBezTo>
                                <a:cubicBezTo>
                                  <a:pt x="0" y="56"/>
                                  <a:pt x="0" y="56"/>
                                  <a:pt x="0" y="56"/>
                                </a:cubicBezTo>
                                <a:cubicBezTo>
                                  <a:pt x="0" y="56"/>
                                  <a:pt x="0" y="56"/>
                                  <a:pt x="0" y="56"/>
                                </a:cubicBezTo>
                                <a:cubicBezTo>
                                  <a:pt x="2" y="53"/>
                                  <a:pt x="2" y="53"/>
                                  <a:pt x="2" y="53"/>
                                </a:cubicBezTo>
                                <a:cubicBezTo>
                                  <a:pt x="2" y="53"/>
                                  <a:pt x="2" y="53"/>
                                  <a:pt x="2" y="53"/>
                                </a:cubicBezTo>
                                <a:cubicBezTo>
                                  <a:pt x="2" y="53"/>
                                  <a:pt x="2" y="53"/>
                                  <a:pt x="2" y="53"/>
                                </a:cubicBezTo>
                                <a:cubicBezTo>
                                  <a:pt x="2" y="53"/>
                                  <a:pt x="2" y="54"/>
                                  <a:pt x="2" y="54"/>
                                </a:cubicBezTo>
                                <a:cubicBezTo>
                                  <a:pt x="2" y="54"/>
                                  <a:pt x="2" y="54"/>
                                  <a:pt x="2" y="54"/>
                                </a:cubicBezTo>
                                <a:cubicBezTo>
                                  <a:pt x="11" y="58"/>
                                  <a:pt x="11" y="58"/>
                                  <a:pt x="11" y="58"/>
                                </a:cubicBezTo>
                                <a:cubicBezTo>
                                  <a:pt x="12" y="58"/>
                                  <a:pt x="12" y="58"/>
                                  <a:pt x="12" y="58"/>
                                </a:cubicBezTo>
                                <a:cubicBezTo>
                                  <a:pt x="5" y="52"/>
                                  <a:pt x="5" y="52"/>
                                  <a:pt x="5" y="52"/>
                                </a:cubicBezTo>
                                <a:cubicBezTo>
                                  <a:pt x="4" y="52"/>
                                  <a:pt x="4" y="52"/>
                                  <a:pt x="4" y="52"/>
                                </a:cubicBezTo>
                                <a:cubicBezTo>
                                  <a:pt x="3" y="52"/>
                                  <a:pt x="3" y="52"/>
                                  <a:pt x="3" y="52"/>
                                </a:cubicBezTo>
                                <a:cubicBezTo>
                                  <a:pt x="3" y="52"/>
                                  <a:pt x="3" y="52"/>
                                  <a:pt x="3" y="52"/>
                                </a:cubicBezTo>
                                <a:cubicBezTo>
                                  <a:pt x="3" y="52"/>
                                  <a:pt x="3" y="52"/>
                                  <a:pt x="3" y="52"/>
                                </a:cubicBezTo>
                                <a:cubicBezTo>
                                  <a:pt x="2" y="52"/>
                                  <a:pt x="2" y="52"/>
                                  <a:pt x="2" y="52"/>
                                </a:cubicBezTo>
                                <a:cubicBezTo>
                                  <a:pt x="4" y="49"/>
                                  <a:pt x="4" y="49"/>
                                  <a:pt x="4" y="49"/>
                                </a:cubicBezTo>
                                <a:cubicBezTo>
                                  <a:pt x="4" y="49"/>
                                  <a:pt x="4" y="49"/>
                                  <a:pt x="4" y="49"/>
                                </a:cubicBezTo>
                                <a:cubicBezTo>
                                  <a:pt x="4" y="50"/>
                                  <a:pt x="4" y="50"/>
                                  <a:pt x="4" y="50"/>
                                </a:cubicBezTo>
                                <a:cubicBezTo>
                                  <a:pt x="4" y="50"/>
                                  <a:pt x="4" y="50"/>
                                  <a:pt x="4" y="50"/>
                                </a:cubicBezTo>
                                <a:cubicBezTo>
                                  <a:pt x="4" y="50"/>
                                  <a:pt x="4" y="50"/>
                                  <a:pt x="4" y="51"/>
                                </a:cubicBezTo>
                                <a:cubicBezTo>
                                  <a:pt x="13" y="54"/>
                                  <a:pt x="13" y="54"/>
                                  <a:pt x="13" y="54"/>
                                </a:cubicBezTo>
                                <a:cubicBezTo>
                                  <a:pt x="13" y="54"/>
                                  <a:pt x="13" y="54"/>
                                  <a:pt x="13" y="54"/>
                                </a:cubicBezTo>
                                <a:cubicBezTo>
                                  <a:pt x="6" y="48"/>
                                  <a:pt x="6" y="48"/>
                                  <a:pt x="6" y="48"/>
                                </a:cubicBezTo>
                                <a:cubicBezTo>
                                  <a:pt x="6" y="48"/>
                                  <a:pt x="6" y="48"/>
                                  <a:pt x="5" y="48"/>
                                </a:cubicBezTo>
                                <a:cubicBezTo>
                                  <a:pt x="5" y="48"/>
                                  <a:pt x="5" y="48"/>
                                  <a:pt x="5" y="48"/>
                                </a:cubicBezTo>
                                <a:cubicBezTo>
                                  <a:pt x="5" y="48"/>
                                  <a:pt x="5" y="48"/>
                                  <a:pt x="5" y="48"/>
                                </a:cubicBezTo>
                                <a:cubicBezTo>
                                  <a:pt x="4" y="48"/>
                                  <a:pt x="4" y="48"/>
                                  <a:pt x="4" y="48"/>
                                </a:cubicBezTo>
                                <a:cubicBezTo>
                                  <a:pt x="6" y="46"/>
                                  <a:pt x="6" y="46"/>
                                  <a:pt x="6" y="46"/>
                                </a:cubicBezTo>
                                <a:close/>
                                <a:moveTo>
                                  <a:pt x="22" y="48"/>
                                </a:moveTo>
                                <a:cubicBezTo>
                                  <a:pt x="22" y="49"/>
                                  <a:pt x="21" y="49"/>
                                  <a:pt x="21" y="49"/>
                                </a:cubicBezTo>
                                <a:cubicBezTo>
                                  <a:pt x="20" y="50"/>
                                  <a:pt x="19" y="49"/>
                                  <a:pt x="18" y="48"/>
                                </a:cubicBezTo>
                                <a:cubicBezTo>
                                  <a:pt x="10" y="42"/>
                                  <a:pt x="10" y="42"/>
                                  <a:pt x="10" y="42"/>
                                </a:cubicBezTo>
                                <a:cubicBezTo>
                                  <a:pt x="10" y="42"/>
                                  <a:pt x="10" y="41"/>
                                  <a:pt x="10" y="41"/>
                                </a:cubicBezTo>
                                <a:cubicBezTo>
                                  <a:pt x="10" y="41"/>
                                  <a:pt x="10" y="41"/>
                                  <a:pt x="10" y="41"/>
                                </a:cubicBezTo>
                                <a:cubicBezTo>
                                  <a:pt x="10" y="40"/>
                                  <a:pt x="10" y="40"/>
                                  <a:pt x="10" y="40"/>
                                </a:cubicBezTo>
                                <a:cubicBezTo>
                                  <a:pt x="10" y="40"/>
                                  <a:pt x="10" y="40"/>
                                  <a:pt x="10" y="40"/>
                                </a:cubicBezTo>
                                <a:cubicBezTo>
                                  <a:pt x="7" y="43"/>
                                  <a:pt x="7" y="43"/>
                                  <a:pt x="7" y="43"/>
                                </a:cubicBezTo>
                                <a:cubicBezTo>
                                  <a:pt x="8" y="43"/>
                                  <a:pt x="8" y="43"/>
                                  <a:pt x="8" y="43"/>
                                </a:cubicBezTo>
                                <a:cubicBezTo>
                                  <a:pt x="8" y="43"/>
                                  <a:pt x="8" y="43"/>
                                  <a:pt x="8" y="43"/>
                                </a:cubicBezTo>
                                <a:cubicBezTo>
                                  <a:pt x="8" y="43"/>
                                  <a:pt x="8" y="43"/>
                                  <a:pt x="8" y="43"/>
                                </a:cubicBezTo>
                                <a:cubicBezTo>
                                  <a:pt x="9" y="43"/>
                                  <a:pt x="9" y="43"/>
                                  <a:pt x="9" y="43"/>
                                </a:cubicBezTo>
                                <a:cubicBezTo>
                                  <a:pt x="17" y="50"/>
                                  <a:pt x="17" y="50"/>
                                  <a:pt x="17" y="50"/>
                                </a:cubicBezTo>
                                <a:cubicBezTo>
                                  <a:pt x="18" y="50"/>
                                  <a:pt x="19" y="51"/>
                                  <a:pt x="20" y="50"/>
                                </a:cubicBezTo>
                                <a:cubicBezTo>
                                  <a:pt x="21" y="50"/>
                                  <a:pt x="22" y="50"/>
                                  <a:pt x="23" y="49"/>
                                </a:cubicBezTo>
                                <a:cubicBezTo>
                                  <a:pt x="24" y="48"/>
                                  <a:pt x="24" y="47"/>
                                  <a:pt x="24" y="46"/>
                                </a:cubicBezTo>
                                <a:cubicBezTo>
                                  <a:pt x="24" y="45"/>
                                  <a:pt x="23" y="44"/>
                                  <a:pt x="22" y="43"/>
                                </a:cubicBezTo>
                                <a:cubicBezTo>
                                  <a:pt x="14" y="36"/>
                                  <a:pt x="14" y="36"/>
                                  <a:pt x="14" y="36"/>
                                </a:cubicBezTo>
                                <a:cubicBezTo>
                                  <a:pt x="14" y="36"/>
                                  <a:pt x="14" y="36"/>
                                  <a:pt x="14" y="36"/>
                                </a:cubicBezTo>
                                <a:cubicBezTo>
                                  <a:pt x="14" y="36"/>
                                  <a:pt x="14" y="36"/>
                                  <a:pt x="14" y="35"/>
                                </a:cubicBezTo>
                                <a:cubicBezTo>
                                  <a:pt x="14" y="35"/>
                                  <a:pt x="14" y="35"/>
                                  <a:pt x="14" y="35"/>
                                </a:cubicBezTo>
                                <a:cubicBezTo>
                                  <a:pt x="14" y="35"/>
                                  <a:pt x="14" y="35"/>
                                  <a:pt x="14" y="35"/>
                                </a:cubicBezTo>
                                <a:cubicBezTo>
                                  <a:pt x="12" y="37"/>
                                  <a:pt x="12" y="37"/>
                                  <a:pt x="12" y="37"/>
                                </a:cubicBezTo>
                                <a:cubicBezTo>
                                  <a:pt x="12" y="38"/>
                                  <a:pt x="12" y="38"/>
                                  <a:pt x="12" y="38"/>
                                </a:cubicBezTo>
                                <a:cubicBezTo>
                                  <a:pt x="13" y="37"/>
                                  <a:pt x="13" y="37"/>
                                  <a:pt x="13" y="37"/>
                                </a:cubicBezTo>
                                <a:cubicBezTo>
                                  <a:pt x="13" y="37"/>
                                  <a:pt x="13" y="37"/>
                                  <a:pt x="13" y="37"/>
                                </a:cubicBezTo>
                                <a:cubicBezTo>
                                  <a:pt x="13" y="37"/>
                                  <a:pt x="14" y="37"/>
                                  <a:pt x="14" y="37"/>
                                </a:cubicBezTo>
                                <a:cubicBezTo>
                                  <a:pt x="22" y="44"/>
                                  <a:pt x="22" y="44"/>
                                  <a:pt x="22" y="44"/>
                                </a:cubicBezTo>
                                <a:cubicBezTo>
                                  <a:pt x="23" y="44"/>
                                  <a:pt x="23" y="45"/>
                                  <a:pt x="23" y="46"/>
                                </a:cubicBezTo>
                                <a:cubicBezTo>
                                  <a:pt x="23" y="47"/>
                                  <a:pt x="23" y="47"/>
                                  <a:pt x="22" y="48"/>
                                </a:cubicBezTo>
                                <a:close/>
                                <a:moveTo>
                                  <a:pt x="33" y="36"/>
                                </a:moveTo>
                                <a:cubicBezTo>
                                  <a:pt x="33" y="36"/>
                                  <a:pt x="33" y="36"/>
                                  <a:pt x="33" y="36"/>
                                </a:cubicBezTo>
                                <a:cubicBezTo>
                                  <a:pt x="33" y="36"/>
                                  <a:pt x="34" y="36"/>
                                  <a:pt x="34" y="36"/>
                                </a:cubicBezTo>
                                <a:cubicBezTo>
                                  <a:pt x="34" y="35"/>
                                  <a:pt x="34" y="35"/>
                                  <a:pt x="34" y="35"/>
                                </a:cubicBezTo>
                                <a:cubicBezTo>
                                  <a:pt x="35" y="36"/>
                                  <a:pt x="35" y="36"/>
                                  <a:pt x="35" y="36"/>
                                </a:cubicBezTo>
                                <a:cubicBezTo>
                                  <a:pt x="32" y="39"/>
                                  <a:pt x="32" y="39"/>
                                  <a:pt x="32" y="39"/>
                                </a:cubicBezTo>
                                <a:cubicBezTo>
                                  <a:pt x="31" y="38"/>
                                  <a:pt x="31" y="38"/>
                                  <a:pt x="31" y="38"/>
                                </a:cubicBezTo>
                                <a:cubicBezTo>
                                  <a:pt x="32" y="38"/>
                                  <a:pt x="32" y="38"/>
                                  <a:pt x="32" y="38"/>
                                </a:cubicBezTo>
                                <a:cubicBezTo>
                                  <a:pt x="32" y="38"/>
                                  <a:pt x="32" y="37"/>
                                  <a:pt x="32" y="37"/>
                                </a:cubicBezTo>
                                <a:cubicBezTo>
                                  <a:pt x="32" y="37"/>
                                  <a:pt x="32" y="37"/>
                                  <a:pt x="32" y="37"/>
                                </a:cubicBezTo>
                                <a:cubicBezTo>
                                  <a:pt x="27" y="32"/>
                                  <a:pt x="27" y="32"/>
                                  <a:pt x="27" y="32"/>
                                </a:cubicBezTo>
                                <a:cubicBezTo>
                                  <a:pt x="23" y="36"/>
                                  <a:pt x="23" y="36"/>
                                  <a:pt x="23" y="36"/>
                                </a:cubicBezTo>
                                <a:cubicBezTo>
                                  <a:pt x="28" y="40"/>
                                  <a:pt x="28" y="40"/>
                                  <a:pt x="28" y="40"/>
                                </a:cubicBezTo>
                                <a:cubicBezTo>
                                  <a:pt x="28" y="41"/>
                                  <a:pt x="28" y="41"/>
                                  <a:pt x="28" y="41"/>
                                </a:cubicBezTo>
                                <a:cubicBezTo>
                                  <a:pt x="28" y="41"/>
                                  <a:pt x="29" y="41"/>
                                  <a:pt x="29" y="40"/>
                                </a:cubicBezTo>
                                <a:cubicBezTo>
                                  <a:pt x="29" y="40"/>
                                  <a:pt x="29" y="40"/>
                                  <a:pt x="29" y="40"/>
                                </a:cubicBezTo>
                                <a:cubicBezTo>
                                  <a:pt x="30" y="41"/>
                                  <a:pt x="30" y="41"/>
                                  <a:pt x="30" y="41"/>
                                </a:cubicBezTo>
                                <a:cubicBezTo>
                                  <a:pt x="27" y="43"/>
                                  <a:pt x="27" y="43"/>
                                  <a:pt x="27" y="43"/>
                                </a:cubicBezTo>
                                <a:cubicBezTo>
                                  <a:pt x="26" y="43"/>
                                  <a:pt x="26" y="43"/>
                                  <a:pt x="26" y="43"/>
                                </a:cubicBezTo>
                                <a:cubicBezTo>
                                  <a:pt x="27" y="43"/>
                                  <a:pt x="27" y="43"/>
                                  <a:pt x="27" y="43"/>
                                </a:cubicBezTo>
                                <a:cubicBezTo>
                                  <a:pt x="27" y="42"/>
                                  <a:pt x="27" y="42"/>
                                  <a:pt x="27" y="42"/>
                                </a:cubicBezTo>
                                <a:cubicBezTo>
                                  <a:pt x="27" y="42"/>
                                  <a:pt x="27" y="42"/>
                                  <a:pt x="27" y="41"/>
                                </a:cubicBezTo>
                                <a:cubicBezTo>
                                  <a:pt x="18" y="32"/>
                                  <a:pt x="18" y="32"/>
                                  <a:pt x="18" y="32"/>
                                </a:cubicBezTo>
                                <a:cubicBezTo>
                                  <a:pt x="18" y="32"/>
                                  <a:pt x="17" y="32"/>
                                  <a:pt x="17" y="32"/>
                                </a:cubicBezTo>
                                <a:cubicBezTo>
                                  <a:pt x="17" y="32"/>
                                  <a:pt x="17" y="32"/>
                                  <a:pt x="17" y="32"/>
                                </a:cubicBezTo>
                                <a:cubicBezTo>
                                  <a:pt x="16" y="32"/>
                                  <a:pt x="16" y="32"/>
                                  <a:pt x="16" y="32"/>
                                </a:cubicBezTo>
                                <a:cubicBezTo>
                                  <a:pt x="16" y="32"/>
                                  <a:pt x="16" y="32"/>
                                  <a:pt x="16" y="32"/>
                                </a:cubicBezTo>
                                <a:cubicBezTo>
                                  <a:pt x="19" y="29"/>
                                  <a:pt x="19" y="29"/>
                                  <a:pt x="19" y="29"/>
                                </a:cubicBezTo>
                                <a:cubicBezTo>
                                  <a:pt x="19" y="29"/>
                                  <a:pt x="19" y="29"/>
                                  <a:pt x="19" y="29"/>
                                </a:cubicBezTo>
                                <a:cubicBezTo>
                                  <a:pt x="19" y="30"/>
                                  <a:pt x="19" y="30"/>
                                  <a:pt x="19" y="30"/>
                                </a:cubicBezTo>
                                <a:cubicBezTo>
                                  <a:pt x="19" y="30"/>
                                  <a:pt x="19" y="30"/>
                                  <a:pt x="19" y="30"/>
                                </a:cubicBezTo>
                                <a:cubicBezTo>
                                  <a:pt x="19" y="30"/>
                                  <a:pt x="19" y="31"/>
                                  <a:pt x="19" y="31"/>
                                </a:cubicBezTo>
                                <a:cubicBezTo>
                                  <a:pt x="23" y="35"/>
                                  <a:pt x="23" y="35"/>
                                  <a:pt x="23" y="35"/>
                                </a:cubicBezTo>
                                <a:cubicBezTo>
                                  <a:pt x="27" y="31"/>
                                  <a:pt x="27" y="31"/>
                                  <a:pt x="27" y="31"/>
                                </a:cubicBezTo>
                                <a:cubicBezTo>
                                  <a:pt x="23" y="27"/>
                                  <a:pt x="23" y="27"/>
                                  <a:pt x="23" y="27"/>
                                </a:cubicBezTo>
                                <a:cubicBezTo>
                                  <a:pt x="23" y="27"/>
                                  <a:pt x="22" y="27"/>
                                  <a:pt x="22" y="27"/>
                                </a:cubicBezTo>
                                <a:cubicBezTo>
                                  <a:pt x="22" y="27"/>
                                  <a:pt x="22" y="27"/>
                                  <a:pt x="22" y="27"/>
                                </a:cubicBezTo>
                                <a:cubicBezTo>
                                  <a:pt x="21" y="27"/>
                                  <a:pt x="21" y="27"/>
                                  <a:pt x="21" y="27"/>
                                </a:cubicBezTo>
                                <a:cubicBezTo>
                                  <a:pt x="21" y="27"/>
                                  <a:pt x="21" y="27"/>
                                  <a:pt x="21" y="27"/>
                                </a:cubicBezTo>
                                <a:cubicBezTo>
                                  <a:pt x="24" y="24"/>
                                  <a:pt x="24" y="24"/>
                                  <a:pt x="24" y="24"/>
                                </a:cubicBezTo>
                                <a:cubicBezTo>
                                  <a:pt x="24" y="25"/>
                                  <a:pt x="24" y="25"/>
                                  <a:pt x="24" y="25"/>
                                </a:cubicBezTo>
                                <a:cubicBezTo>
                                  <a:pt x="24" y="25"/>
                                  <a:pt x="24" y="25"/>
                                  <a:pt x="24" y="25"/>
                                </a:cubicBezTo>
                                <a:cubicBezTo>
                                  <a:pt x="24" y="25"/>
                                  <a:pt x="24" y="25"/>
                                  <a:pt x="24" y="26"/>
                                </a:cubicBezTo>
                                <a:cubicBezTo>
                                  <a:pt x="24" y="26"/>
                                  <a:pt x="24" y="26"/>
                                  <a:pt x="24" y="26"/>
                                </a:cubicBezTo>
                                <a:cubicBezTo>
                                  <a:pt x="33" y="36"/>
                                  <a:pt x="33" y="36"/>
                                  <a:pt x="33" y="36"/>
                                </a:cubicBezTo>
                                <a:close/>
                                <a:moveTo>
                                  <a:pt x="38" y="26"/>
                                </a:moveTo>
                                <a:cubicBezTo>
                                  <a:pt x="41" y="29"/>
                                  <a:pt x="41" y="29"/>
                                  <a:pt x="41" y="29"/>
                                </a:cubicBezTo>
                                <a:cubicBezTo>
                                  <a:pt x="41" y="29"/>
                                  <a:pt x="41" y="30"/>
                                  <a:pt x="41" y="30"/>
                                </a:cubicBezTo>
                                <a:cubicBezTo>
                                  <a:pt x="41" y="30"/>
                                  <a:pt x="41" y="30"/>
                                  <a:pt x="41" y="30"/>
                                </a:cubicBezTo>
                                <a:cubicBezTo>
                                  <a:pt x="41" y="31"/>
                                  <a:pt x="41" y="31"/>
                                  <a:pt x="41" y="31"/>
                                </a:cubicBezTo>
                                <a:cubicBezTo>
                                  <a:pt x="41" y="31"/>
                                  <a:pt x="41" y="31"/>
                                  <a:pt x="41" y="31"/>
                                </a:cubicBezTo>
                                <a:cubicBezTo>
                                  <a:pt x="44" y="29"/>
                                  <a:pt x="44" y="29"/>
                                  <a:pt x="44" y="29"/>
                                </a:cubicBezTo>
                                <a:cubicBezTo>
                                  <a:pt x="44" y="28"/>
                                  <a:pt x="44" y="28"/>
                                  <a:pt x="44" y="28"/>
                                </a:cubicBezTo>
                                <a:cubicBezTo>
                                  <a:pt x="44" y="29"/>
                                  <a:pt x="44" y="29"/>
                                  <a:pt x="44" y="29"/>
                                </a:cubicBezTo>
                                <a:cubicBezTo>
                                  <a:pt x="43" y="29"/>
                                  <a:pt x="43" y="29"/>
                                  <a:pt x="43" y="29"/>
                                </a:cubicBezTo>
                                <a:cubicBezTo>
                                  <a:pt x="43" y="29"/>
                                  <a:pt x="42" y="29"/>
                                  <a:pt x="42" y="28"/>
                                </a:cubicBezTo>
                                <a:cubicBezTo>
                                  <a:pt x="31" y="18"/>
                                  <a:pt x="31" y="18"/>
                                  <a:pt x="31" y="18"/>
                                </a:cubicBezTo>
                                <a:cubicBezTo>
                                  <a:pt x="30" y="20"/>
                                  <a:pt x="30" y="20"/>
                                  <a:pt x="30" y="20"/>
                                </a:cubicBezTo>
                                <a:cubicBezTo>
                                  <a:pt x="35" y="33"/>
                                  <a:pt x="35" y="33"/>
                                  <a:pt x="35" y="33"/>
                                </a:cubicBezTo>
                                <a:cubicBezTo>
                                  <a:pt x="35" y="33"/>
                                  <a:pt x="35" y="34"/>
                                  <a:pt x="35" y="34"/>
                                </a:cubicBezTo>
                                <a:cubicBezTo>
                                  <a:pt x="35" y="34"/>
                                  <a:pt x="35" y="34"/>
                                  <a:pt x="35" y="35"/>
                                </a:cubicBezTo>
                                <a:cubicBezTo>
                                  <a:pt x="35" y="35"/>
                                  <a:pt x="35" y="35"/>
                                  <a:pt x="35" y="35"/>
                                </a:cubicBezTo>
                                <a:cubicBezTo>
                                  <a:pt x="35" y="35"/>
                                  <a:pt x="35" y="35"/>
                                  <a:pt x="35" y="35"/>
                                </a:cubicBezTo>
                                <a:cubicBezTo>
                                  <a:pt x="38" y="33"/>
                                  <a:pt x="38" y="33"/>
                                  <a:pt x="38" y="33"/>
                                </a:cubicBezTo>
                                <a:cubicBezTo>
                                  <a:pt x="38" y="33"/>
                                  <a:pt x="38" y="33"/>
                                  <a:pt x="38" y="33"/>
                                </a:cubicBezTo>
                                <a:cubicBezTo>
                                  <a:pt x="37" y="33"/>
                                  <a:pt x="37" y="33"/>
                                  <a:pt x="37" y="33"/>
                                </a:cubicBezTo>
                                <a:cubicBezTo>
                                  <a:pt x="37" y="33"/>
                                  <a:pt x="37" y="33"/>
                                  <a:pt x="36" y="33"/>
                                </a:cubicBezTo>
                                <a:cubicBezTo>
                                  <a:pt x="36" y="33"/>
                                  <a:pt x="36" y="32"/>
                                  <a:pt x="36" y="32"/>
                                </a:cubicBezTo>
                                <a:cubicBezTo>
                                  <a:pt x="34" y="29"/>
                                  <a:pt x="34" y="29"/>
                                  <a:pt x="34" y="29"/>
                                </a:cubicBezTo>
                                <a:cubicBezTo>
                                  <a:pt x="38" y="26"/>
                                  <a:pt x="38" y="26"/>
                                  <a:pt x="38" y="26"/>
                                </a:cubicBezTo>
                                <a:close/>
                                <a:moveTo>
                                  <a:pt x="31" y="21"/>
                                </a:moveTo>
                                <a:cubicBezTo>
                                  <a:pt x="31" y="21"/>
                                  <a:pt x="31" y="21"/>
                                  <a:pt x="31" y="21"/>
                                </a:cubicBezTo>
                                <a:cubicBezTo>
                                  <a:pt x="34" y="28"/>
                                  <a:pt x="34" y="28"/>
                                  <a:pt x="34" y="28"/>
                                </a:cubicBezTo>
                                <a:cubicBezTo>
                                  <a:pt x="37" y="26"/>
                                  <a:pt x="37" y="26"/>
                                  <a:pt x="37" y="26"/>
                                </a:cubicBezTo>
                                <a:cubicBezTo>
                                  <a:pt x="31" y="21"/>
                                  <a:pt x="31" y="21"/>
                                  <a:pt x="31" y="21"/>
                                </a:cubicBezTo>
                                <a:close/>
                                <a:moveTo>
                                  <a:pt x="51" y="21"/>
                                </a:moveTo>
                                <a:cubicBezTo>
                                  <a:pt x="51" y="21"/>
                                  <a:pt x="51" y="21"/>
                                  <a:pt x="51" y="21"/>
                                </a:cubicBezTo>
                                <a:cubicBezTo>
                                  <a:pt x="46" y="11"/>
                                  <a:pt x="46" y="11"/>
                                  <a:pt x="46" y="11"/>
                                </a:cubicBezTo>
                                <a:cubicBezTo>
                                  <a:pt x="46" y="11"/>
                                  <a:pt x="46" y="11"/>
                                  <a:pt x="46" y="11"/>
                                </a:cubicBezTo>
                                <a:cubicBezTo>
                                  <a:pt x="46" y="11"/>
                                  <a:pt x="46" y="11"/>
                                  <a:pt x="45" y="11"/>
                                </a:cubicBezTo>
                                <a:cubicBezTo>
                                  <a:pt x="45" y="11"/>
                                  <a:pt x="45" y="11"/>
                                  <a:pt x="45" y="11"/>
                                </a:cubicBezTo>
                                <a:cubicBezTo>
                                  <a:pt x="44" y="11"/>
                                  <a:pt x="44" y="11"/>
                                  <a:pt x="44" y="11"/>
                                </a:cubicBezTo>
                                <a:cubicBezTo>
                                  <a:pt x="48" y="9"/>
                                  <a:pt x="48" y="9"/>
                                  <a:pt x="48" y="9"/>
                                </a:cubicBezTo>
                                <a:cubicBezTo>
                                  <a:pt x="48" y="10"/>
                                  <a:pt x="48" y="10"/>
                                  <a:pt x="48" y="10"/>
                                </a:cubicBezTo>
                                <a:cubicBezTo>
                                  <a:pt x="47" y="10"/>
                                  <a:pt x="47" y="10"/>
                                  <a:pt x="47" y="10"/>
                                </a:cubicBezTo>
                                <a:cubicBezTo>
                                  <a:pt x="47" y="10"/>
                                  <a:pt x="47" y="10"/>
                                  <a:pt x="47" y="10"/>
                                </a:cubicBezTo>
                                <a:cubicBezTo>
                                  <a:pt x="47" y="10"/>
                                  <a:pt x="47" y="11"/>
                                  <a:pt x="47" y="11"/>
                                </a:cubicBezTo>
                                <a:cubicBezTo>
                                  <a:pt x="53" y="24"/>
                                  <a:pt x="53" y="24"/>
                                  <a:pt x="53" y="24"/>
                                </a:cubicBezTo>
                                <a:cubicBezTo>
                                  <a:pt x="53" y="24"/>
                                  <a:pt x="53" y="24"/>
                                  <a:pt x="53" y="24"/>
                                </a:cubicBezTo>
                                <a:cubicBezTo>
                                  <a:pt x="53" y="24"/>
                                  <a:pt x="53" y="24"/>
                                  <a:pt x="53" y="24"/>
                                </a:cubicBezTo>
                                <a:cubicBezTo>
                                  <a:pt x="40" y="15"/>
                                  <a:pt x="40" y="15"/>
                                  <a:pt x="40" y="15"/>
                                </a:cubicBezTo>
                                <a:cubicBezTo>
                                  <a:pt x="40" y="15"/>
                                  <a:pt x="40" y="15"/>
                                  <a:pt x="40" y="15"/>
                                </a:cubicBezTo>
                                <a:cubicBezTo>
                                  <a:pt x="46" y="26"/>
                                  <a:pt x="46" y="26"/>
                                  <a:pt x="46" y="26"/>
                                </a:cubicBezTo>
                                <a:cubicBezTo>
                                  <a:pt x="46" y="26"/>
                                  <a:pt x="46" y="26"/>
                                  <a:pt x="46" y="26"/>
                                </a:cubicBezTo>
                                <a:cubicBezTo>
                                  <a:pt x="47" y="26"/>
                                  <a:pt x="47" y="26"/>
                                  <a:pt x="47" y="26"/>
                                </a:cubicBezTo>
                                <a:cubicBezTo>
                                  <a:pt x="48" y="26"/>
                                  <a:pt x="48" y="26"/>
                                  <a:pt x="48" y="26"/>
                                </a:cubicBezTo>
                                <a:cubicBezTo>
                                  <a:pt x="48" y="26"/>
                                  <a:pt x="48" y="26"/>
                                  <a:pt x="48" y="26"/>
                                </a:cubicBezTo>
                                <a:cubicBezTo>
                                  <a:pt x="45" y="28"/>
                                  <a:pt x="45" y="28"/>
                                  <a:pt x="45" y="28"/>
                                </a:cubicBezTo>
                                <a:cubicBezTo>
                                  <a:pt x="44" y="28"/>
                                  <a:pt x="44" y="28"/>
                                  <a:pt x="44" y="28"/>
                                </a:cubicBezTo>
                                <a:cubicBezTo>
                                  <a:pt x="45" y="27"/>
                                  <a:pt x="45" y="27"/>
                                  <a:pt x="45" y="27"/>
                                </a:cubicBezTo>
                                <a:cubicBezTo>
                                  <a:pt x="45" y="27"/>
                                  <a:pt x="45" y="27"/>
                                  <a:pt x="45" y="27"/>
                                </a:cubicBezTo>
                                <a:cubicBezTo>
                                  <a:pt x="46" y="27"/>
                                  <a:pt x="46" y="26"/>
                                  <a:pt x="45" y="26"/>
                                </a:cubicBezTo>
                                <a:cubicBezTo>
                                  <a:pt x="39" y="15"/>
                                  <a:pt x="39" y="15"/>
                                  <a:pt x="39" y="15"/>
                                </a:cubicBezTo>
                                <a:cubicBezTo>
                                  <a:pt x="39" y="14"/>
                                  <a:pt x="39" y="14"/>
                                  <a:pt x="39" y="14"/>
                                </a:cubicBezTo>
                                <a:cubicBezTo>
                                  <a:pt x="39" y="14"/>
                                  <a:pt x="39" y="14"/>
                                  <a:pt x="38" y="14"/>
                                </a:cubicBezTo>
                                <a:cubicBezTo>
                                  <a:pt x="38" y="15"/>
                                  <a:pt x="38" y="15"/>
                                  <a:pt x="38" y="15"/>
                                </a:cubicBezTo>
                                <a:cubicBezTo>
                                  <a:pt x="37" y="14"/>
                                  <a:pt x="37" y="14"/>
                                  <a:pt x="37" y="14"/>
                                </a:cubicBezTo>
                                <a:cubicBezTo>
                                  <a:pt x="40" y="13"/>
                                  <a:pt x="40" y="13"/>
                                  <a:pt x="40" y="13"/>
                                </a:cubicBezTo>
                                <a:cubicBezTo>
                                  <a:pt x="51" y="21"/>
                                  <a:pt x="51" y="21"/>
                                  <a:pt x="51" y="21"/>
                                </a:cubicBezTo>
                                <a:close/>
                                <a:moveTo>
                                  <a:pt x="70" y="17"/>
                                </a:moveTo>
                                <a:cubicBezTo>
                                  <a:pt x="70" y="17"/>
                                  <a:pt x="71" y="17"/>
                                  <a:pt x="72" y="16"/>
                                </a:cubicBezTo>
                                <a:cubicBezTo>
                                  <a:pt x="72" y="15"/>
                                  <a:pt x="72" y="14"/>
                                  <a:pt x="72" y="14"/>
                                </a:cubicBezTo>
                                <a:cubicBezTo>
                                  <a:pt x="70" y="3"/>
                                  <a:pt x="70" y="3"/>
                                  <a:pt x="70" y="3"/>
                                </a:cubicBezTo>
                                <a:cubicBezTo>
                                  <a:pt x="70" y="3"/>
                                  <a:pt x="69" y="3"/>
                                  <a:pt x="69" y="3"/>
                                </a:cubicBezTo>
                                <a:cubicBezTo>
                                  <a:pt x="69" y="3"/>
                                  <a:pt x="69" y="3"/>
                                  <a:pt x="69" y="3"/>
                                </a:cubicBezTo>
                                <a:cubicBezTo>
                                  <a:pt x="68" y="3"/>
                                  <a:pt x="68" y="3"/>
                                  <a:pt x="68" y="3"/>
                                </a:cubicBezTo>
                                <a:cubicBezTo>
                                  <a:pt x="68" y="2"/>
                                  <a:pt x="68" y="2"/>
                                  <a:pt x="68" y="2"/>
                                </a:cubicBezTo>
                                <a:cubicBezTo>
                                  <a:pt x="71" y="1"/>
                                  <a:pt x="71" y="1"/>
                                  <a:pt x="71" y="1"/>
                                </a:cubicBezTo>
                                <a:cubicBezTo>
                                  <a:pt x="71" y="2"/>
                                  <a:pt x="71" y="2"/>
                                  <a:pt x="71" y="2"/>
                                </a:cubicBezTo>
                                <a:cubicBezTo>
                                  <a:pt x="71" y="2"/>
                                  <a:pt x="71" y="2"/>
                                  <a:pt x="71" y="2"/>
                                </a:cubicBezTo>
                                <a:cubicBezTo>
                                  <a:pt x="71" y="2"/>
                                  <a:pt x="70" y="2"/>
                                  <a:pt x="70" y="2"/>
                                </a:cubicBezTo>
                                <a:cubicBezTo>
                                  <a:pt x="70" y="3"/>
                                  <a:pt x="70" y="3"/>
                                  <a:pt x="70" y="3"/>
                                </a:cubicBezTo>
                                <a:cubicBezTo>
                                  <a:pt x="73" y="13"/>
                                  <a:pt x="73" y="13"/>
                                  <a:pt x="73" y="13"/>
                                </a:cubicBezTo>
                                <a:cubicBezTo>
                                  <a:pt x="73" y="15"/>
                                  <a:pt x="73" y="16"/>
                                  <a:pt x="72" y="16"/>
                                </a:cubicBezTo>
                                <a:cubicBezTo>
                                  <a:pt x="71" y="17"/>
                                  <a:pt x="71" y="18"/>
                                  <a:pt x="70" y="18"/>
                                </a:cubicBezTo>
                                <a:cubicBezTo>
                                  <a:pt x="68" y="18"/>
                                  <a:pt x="67" y="18"/>
                                  <a:pt x="66" y="18"/>
                                </a:cubicBezTo>
                                <a:cubicBezTo>
                                  <a:pt x="66" y="17"/>
                                  <a:pt x="65" y="17"/>
                                  <a:pt x="65" y="15"/>
                                </a:cubicBezTo>
                                <a:cubicBezTo>
                                  <a:pt x="62" y="5"/>
                                  <a:pt x="62" y="5"/>
                                  <a:pt x="62" y="5"/>
                                </a:cubicBezTo>
                                <a:cubicBezTo>
                                  <a:pt x="62" y="5"/>
                                  <a:pt x="62" y="4"/>
                                  <a:pt x="62" y="4"/>
                                </a:cubicBezTo>
                                <a:cubicBezTo>
                                  <a:pt x="62" y="4"/>
                                  <a:pt x="62" y="4"/>
                                  <a:pt x="61" y="4"/>
                                </a:cubicBezTo>
                                <a:cubicBezTo>
                                  <a:pt x="61" y="4"/>
                                  <a:pt x="61" y="4"/>
                                  <a:pt x="61" y="4"/>
                                </a:cubicBezTo>
                                <a:cubicBezTo>
                                  <a:pt x="61" y="4"/>
                                  <a:pt x="61" y="4"/>
                                  <a:pt x="61" y="4"/>
                                </a:cubicBezTo>
                                <a:cubicBezTo>
                                  <a:pt x="65" y="3"/>
                                  <a:pt x="65" y="3"/>
                                  <a:pt x="65" y="3"/>
                                </a:cubicBezTo>
                                <a:cubicBezTo>
                                  <a:pt x="65" y="4"/>
                                  <a:pt x="65" y="4"/>
                                  <a:pt x="65" y="4"/>
                                </a:cubicBezTo>
                                <a:cubicBezTo>
                                  <a:pt x="64" y="4"/>
                                  <a:pt x="64" y="4"/>
                                  <a:pt x="64" y="4"/>
                                </a:cubicBezTo>
                                <a:cubicBezTo>
                                  <a:pt x="64" y="4"/>
                                  <a:pt x="64" y="4"/>
                                  <a:pt x="64" y="4"/>
                                </a:cubicBezTo>
                                <a:cubicBezTo>
                                  <a:pt x="64" y="4"/>
                                  <a:pt x="64" y="4"/>
                                  <a:pt x="64" y="5"/>
                                </a:cubicBezTo>
                                <a:cubicBezTo>
                                  <a:pt x="66" y="15"/>
                                  <a:pt x="66" y="15"/>
                                  <a:pt x="66" y="15"/>
                                </a:cubicBezTo>
                                <a:cubicBezTo>
                                  <a:pt x="66" y="16"/>
                                  <a:pt x="67" y="17"/>
                                  <a:pt x="67" y="17"/>
                                </a:cubicBezTo>
                                <a:cubicBezTo>
                                  <a:pt x="68" y="18"/>
                                  <a:pt x="69" y="18"/>
                                  <a:pt x="70" y="17"/>
                                </a:cubicBezTo>
                                <a:close/>
                                <a:moveTo>
                                  <a:pt x="84" y="12"/>
                                </a:moveTo>
                                <a:cubicBezTo>
                                  <a:pt x="84" y="12"/>
                                  <a:pt x="84" y="12"/>
                                  <a:pt x="84" y="12"/>
                                </a:cubicBezTo>
                                <a:cubicBezTo>
                                  <a:pt x="84" y="1"/>
                                  <a:pt x="84" y="1"/>
                                  <a:pt x="84" y="1"/>
                                </a:cubicBezTo>
                                <a:cubicBezTo>
                                  <a:pt x="84" y="1"/>
                                  <a:pt x="84" y="1"/>
                                  <a:pt x="83" y="1"/>
                                </a:cubicBezTo>
                                <a:cubicBezTo>
                                  <a:pt x="83" y="1"/>
                                  <a:pt x="83" y="1"/>
                                  <a:pt x="83" y="1"/>
                                </a:cubicBezTo>
                                <a:cubicBezTo>
                                  <a:pt x="82" y="1"/>
                                  <a:pt x="82" y="1"/>
                                  <a:pt x="82" y="1"/>
                                </a:cubicBezTo>
                                <a:cubicBezTo>
                                  <a:pt x="82" y="0"/>
                                  <a:pt x="82" y="0"/>
                                  <a:pt x="82" y="0"/>
                                </a:cubicBezTo>
                                <a:cubicBezTo>
                                  <a:pt x="86" y="0"/>
                                  <a:pt x="86" y="0"/>
                                  <a:pt x="86" y="0"/>
                                </a:cubicBezTo>
                                <a:cubicBezTo>
                                  <a:pt x="86" y="1"/>
                                  <a:pt x="86" y="1"/>
                                  <a:pt x="86" y="1"/>
                                </a:cubicBezTo>
                                <a:cubicBezTo>
                                  <a:pt x="85" y="1"/>
                                  <a:pt x="85" y="1"/>
                                  <a:pt x="85" y="1"/>
                                </a:cubicBezTo>
                                <a:cubicBezTo>
                                  <a:pt x="85" y="1"/>
                                  <a:pt x="85" y="1"/>
                                  <a:pt x="84" y="1"/>
                                </a:cubicBezTo>
                                <a:cubicBezTo>
                                  <a:pt x="84" y="1"/>
                                  <a:pt x="84" y="1"/>
                                  <a:pt x="84" y="1"/>
                                </a:cubicBezTo>
                                <a:cubicBezTo>
                                  <a:pt x="85" y="16"/>
                                  <a:pt x="85" y="16"/>
                                  <a:pt x="85" y="16"/>
                                </a:cubicBezTo>
                                <a:cubicBezTo>
                                  <a:pt x="85" y="16"/>
                                  <a:pt x="85" y="16"/>
                                  <a:pt x="85" y="16"/>
                                </a:cubicBezTo>
                                <a:cubicBezTo>
                                  <a:pt x="85" y="16"/>
                                  <a:pt x="85" y="16"/>
                                  <a:pt x="85" y="16"/>
                                </a:cubicBezTo>
                                <a:cubicBezTo>
                                  <a:pt x="77" y="3"/>
                                  <a:pt x="77" y="3"/>
                                  <a:pt x="77" y="3"/>
                                </a:cubicBezTo>
                                <a:cubicBezTo>
                                  <a:pt x="77" y="3"/>
                                  <a:pt x="77" y="3"/>
                                  <a:pt x="77" y="3"/>
                                </a:cubicBezTo>
                                <a:cubicBezTo>
                                  <a:pt x="77" y="15"/>
                                  <a:pt x="77" y="15"/>
                                  <a:pt x="77" y="15"/>
                                </a:cubicBezTo>
                                <a:cubicBezTo>
                                  <a:pt x="77" y="15"/>
                                  <a:pt x="78" y="15"/>
                                  <a:pt x="78" y="16"/>
                                </a:cubicBezTo>
                                <a:cubicBezTo>
                                  <a:pt x="78" y="16"/>
                                  <a:pt x="78" y="16"/>
                                  <a:pt x="78" y="16"/>
                                </a:cubicBezTo>
                                <a:cubicBezTo>
                                  <a:pt x="79" y="16"/>
                                  <a:pt x="79" y="16"/>
                                  <a:pt x="79" y="16"/>
                                </a:cubicBezTo>
                                <a:cubicBezTo>
                                  <a:pt x="79" y="16"/>
                                  <a:pt x="79" y="16"/>
                                  <a:pt x="79" y="16"/>
                                </a:cubicBezTo>
                                <a:cubicBezTo>
                                  <a:pt x="75" y="16"/>
                                  <a:pt x="75" y="16"/>
                                  <a:pt x="75" y="16"/>
                                </a:cubicBezTo>
                                <a:cubicBezTo>
                                  <a:pt x="75" y="16"/>
                                  <a:pt x="75" y="16"/>
                                  <a:pt x="75" y="16"/>
                                </a:cubicBezTo>
                                <a:cubicBezTo>
                                  <a:pt x="76" y="16"/>
                                  <a:pt x="76" y="16"/>
                                  <a:pt x="76" y="16"/>
                                </a:cubicBezTo>
                                <a:cubicBezTo>
                                  <a:pt x="76" y="16"/>
                                  <a:pt x="77" y="16"/>
                                  <a:pt x="77" y="16"/>
                                </a:cubicBezTo>
                                <a:cubicBezTo>
                                  <a:pt x="77" y="15"/>
                                  <a:pt x="77" y="15"/>
                                  <a:pt x="77" y="15"/>
                                </a:cubicBezTo>
                                <a:cubicBezTo>
                                  <a:pt x="76" y="2"/>
                                  <a:pt x="76" y="2"/>
                                  <a:pt x="76" y="2"/>
                                </a:cubicBezTo>
                                <a:cubicBezTo>
                                  <a:pt x="76" y="2"/>
                                  <a:pt x="76" y="2"/>
                                  <a:pt x="76" y="1"/>
                                </a:cubicBezTo>
                                <a:cubicBezTo>
                                  <a:pt x="76" y="1"/>
                                  <a:pt x="75" y="1"/>
                                  <a:pt x="75" y="1"/>
                                </a:cubicBezTo>
                                <a:cubicBezTo>
                                  <a:pt x="74" y="1"/>
                                  <a:pt x="74" y="1"/>
                                  <a:pt x="74" y="1"/>
                                </a:cubicBezTo>
                                <a:cubicBezTo>
                                  <a:pt x="74" y="1"/>
                                  <a:pt x="74" y="1"/>
                                  <a:pt x="74" y="1"/>
                                </a:cubicBezTo>
                                <a:cubicBezTo>
                                  <a:pt x="77" y="1"/>
                                  <a:pt x="77" y="1"/>
                                  <a:pt x="77" y="1"/>
                                </a:cubicBezTo>
                                <a:cubicBezTo>
                                  <a:pt x="84" y="12"/>
                                  <a:pt x="84" y="12"/>
                                  <a:pt x="84" y="12"/>
                                </a:cubicBezTo>
                                <a:close/>
                                <a:moveTo>
                                  <a:pt x="90" y="1"/>
                                </a:moveTo>
                                <a:cubicBezTo>
                                  <a:pt x="90" y="0"/>
                                  <a:pt x="90" y="0"/>
                                  <a:pt x="90" y="0"/>
                                </a:cubicBezTo>
                                <a:cubicBezTo>
                                  <a:pt x="98" y="1"/>
                                  <a:pt x="98" y="1"/>
                                  <a:pt x="98" y="1"/>
                                </a:cubicBezTo>
                                <a:cubicBezTo>
                                  <a:pt x="98" y="1"/>
                                  <a:pt x="98" y="1"/>
                                  <a:pt x="98" y="1"/>
                                </a:cubicBezTo>
                                <a:cubicBezTo>
                                  <a:pt x="96" y="1"/>
                                  <a:pt x="96" y="1"/>
                                  <a:pt x="96" y="1"/>
                                </a:cubicBezTo>
                                <a:cubicBezTo>
                                  <a:pt x="95" y="1"/>
                                  <a:pt x="95" y="1"/>
                                  <a:pt x="95" y="1"/>
                                </a:cubicBezTo>
                                <a:cubicBezTo>
                                  <a:pt x="95" y="1"/>
                                  <a:pt x="95" y="1"/>
                                  <a:pt x="95" y="2"/>
                                </a:cubicBezTo>
                                <a:cubicBezTo>
                                  <a:pt x="94" y="15"/>
                                  <a:pt x="94" y="15"/>
                                  <a:pt x="94" y="15"/>
                                </a:cubicBezTo>
                                <a:cubicBezTo>
                                  <a:pt x="94" y="15"/>
                                  <a:pt x="94" y="15"/>
                                  <a:pt x="94" y="15"/>
                                </a:cubicBezTo>
                                <a:cubicBezTo>
                                  <a:pt x="94" y="15"/>
                                  <a:pt x="94" y="15"/>
                                  <a:pt x="95" y="15"/>
                                </a:cubicBezTo>
                                <a:cubicBezTo>
                                  <a:pt x="97" y="16"/>
                                  <a:pt x="97" y="16"/>
                                  <a:pt x="97" y="16"/>
                                </a:cubicBezTo>
                                <a:cubicBezTo>
                                  <a:pt x="97" y="16"/>
                                  <a:pt x="97" y="16"/>
                                  <a:pt x="97" y="16"/>
                                </a:cubicBezTo>
                                <a:cubicBezTo>
                                  <a:pt x="89" y="16"/>
                                  <a:pt x="89" y="16"/>
                                  <a:pt x="89" y="16"/>
                                </a:cubicBezTo>
                                <a:cubicBezTo>
                                  <a:pt x="89" y="15"/>
                                  <a:pt x="89" y="15"/>
                                  <a:pt x="89" y="15"/>
                                </a:cubicBezTo>
                                <a:cubicBezTo>
                                  <a:pt x="91" y="15"/>
                                  <a:pt x="91" y="15"/>
                                  <a:pt x="91" y="15"/>
                                </a:cubicBezTo>
                                <a:cubicBezTo>
                                  <a:pt x="92" y="15"/>
                                  <a:pt x="92" y="15"/>
                                  <a:pt x="92" y="15"/>
                                </a:cubicBezTo>
                                <a:cubicBezTo>
                                  <a:pt x="92" y="15"/>
                                  <a:pt x="92" y="15"/>
                                  <a:pt x="92" y="15"/>
                                </a:cubicBezTo>
                                <a:cubicBezTo>
                                  <a:pt x="93" y="2"/>
                                  <a:pt x="93" y="2"/>
                                  <a:pt x="93" y="2"/>
                                </a:cubicBezTo>
                                <a:cubicBezTo>
                                  <a:pt x="93" y="1"/>
                                  <a:pt x="93" y="1"/>
                                  <a:pt x="93" y="1"/>
                                </a:cubicBezTo>
                                <a:cubicBezTo>
                                  <a:pt x="93" y="1"/>
                                  <a:pt x="93" y="1"/>
                                  <a:pt x="92" y="1"/>
                                </a:cubicBezTo>
                                <a:cubicBezTo>
                                  <a:pt x="90" y="1"/>
                                  <a:pt x="90" y="1"/>
                                  <a:pt x="90" y="1"/>
                                </a:cubicBezTo>
                                <a:close/>
                                <a:moveTo>
                                  <a:pt x="109" y="3"/>
                                </a:moveTo>
                                <a:cubicBezTo>
                                  <a:pt x="109" y="2"/>
                                  <a:pt x="109" y="2"/>
                                  <a:pt x="109" y="2"/>
                                </a:cubicBezTo>
                                <a:cubicBezTo>
                                  <a:pt x="113" y="3"/>
                                  <a:pt x="113" y="3"/>
                                  <a:pt x="113" y="3"/>
                                </a:cubicBezTo>
                                <a:cubicBezTo>
                                  <a:pt x="113" y="3"/>
                                  <a:pt x="113" y="3"/>
                                  <a:pt x="113" y="3"/>
                                </a:cubicBezTo>
                                <a:cubicBezTo>
                                  <a:pt x="112" y="3"/>
                                  <a:pt x="112" y="3"/>
                                  <a:pt x="112" y="3"/>
                                </a:cubicBezTo>
                                <a:cubicBezTo>
                                  <a:pt x="112" y="3"/>
                                  <a:pt x="112" y="3"/>
                                  <a:pt x="111" y="4"/>
                                </a:cubicBezTo>
                                <a:cubicBezTo>
                                  <a:pt x="111" y="4"/>
                                  <a:pt x="111" y="4"/>
                                  <a:pt x="111" y="4"/>
                                </a:cubicBezTo>
                                <a:cubicBezTo>
                                  <a:pt x="105" y="17"/>
                                  <a:pt x="105" y="17"/>
                                  <a:pt x="105" y="17"/>
                                </a:cubicBezTo>
                                <a:cubicBezTo>
                                  <a:pt x="104" y="17"/>
                                  <a:pt x="104" y="17"/>
                                  <a:pt x="104" y="17"/>
                                </a:cubicBezTo>
                                <a:cubicBezTo>
                                  <a:pt x="103" y="3"/>
                                  <a:pt x="103" y="3"/>
                                  <a:pt x="103" y="3"/>
                                </a:cubicBezTo>
                                <a:cubicBezTo>
                                  <a:pt x="103" y="3"/>
                                  <a:pt x="103" y="2"/>
                                  <a:pt x="103" y="2"/>
                                </a:cubicBezTo>
                                <a:cubicBezTo>
                                  <a:pt x="103" y="2"/>
                                  <a:pt x="103" y="2"/>
                                  <a:pt x="102" y="2"/>
                                </a:cubicBezTo>
                                <a:cubicBezTo>
                                  <a:pt x="102" y="2"/>
                                  <a:pt x="102" y="2"/>
                                  <a:pt x="102" y="2"/>
                                </a:cubicBezTo>
                                <a:cubicBezTo>
                                  <a:pt x="102" y="1"/>
                                  <a:pt x="102" y="1"/>
                                  <a:pt x="102" y="1"/>
                                </a:cubicBezTo>
                                <a:cubicBezTo>
                                  <a:pt x="106" y="2"/>
                                  <a:pt x="106" y="2"/>
                                  <a:pt x="106" y="2"/>
                                </a:cubicBezTo>
                                <a:cubicBezTo>
                                  <a:pt x="106" y="2"/>
                                  <a:pt x="106" y="2"/>
                                  <a:pt x="106" y="2"/>
                                </a:cubicBezTo>
                                <a:cubicBezTo>
                                  <a:pt x="105" y="2"/>
                                  <a:pt x="105" y="2"/>
                                  <a:pt x="105" y="2"/>
                                </a:cubicBezTo>
                                <a:cubicBezTo>
                                  <a:pt x="105" y="2"/>
                                  <a:pt x="105" y="2"/>
                                  <a:pt x="105" y="2"/>
                                </a:cubicBezTo>
                                <a:cubicBezTo>
                                  <a:pt x="105" y="3"/>
                                  <a:pt x="105" y="3"/>
                                  <a:pt x="105" y="3"/>
                                </a:cubicBezTo>
                                <a:cubicBezTo>
                                  <a:pt x="105" y="14"/>
                                  <a:pt x="105" y="14"/>
                                  <a:pt x="105" y="14"/>
                                </a:cubicBezTo>
                                <a:cubicBezTo>
                                  <a:pt x="106" y="14"/>
                                  <a:pt x="106" y="14"/>
                                  <a:pt x="106" y="14"/>
                                </a:cubicBezTo>
                                <a:cubicBezTo>
                                  <a:pt x="110" y="4"/>
                                  <a:pt x="110" y="4"/>
                                  <a:pt x="110" y="4"/>
                                </a:cubicBezTo>
                                <a:cubicBezTo>
                                  <a:pt x="110" y="4"/>
                                  <a:pt x="110" y="4"/>
                                  <a:pt x="110" y="3"/>
                                </a:cubicBezTo>
                                <a:cubicBezTo>
                                  <a:pt x="110" y="3"/>
                                  <a:pt x="110" y="3"/>
                                  <a:pt x="110" y="3"/>
                                </a:cubicBezTo>
                                <a:cubicBezTo>
                                  <a:pt x="109" y="3"/>
                                  <a:pt x="109" y="3"/>
                                  <a:pt x="109" y="3"/>
                                </a:cubicBezTo>
                                <a:close/>
                                <a:moveTo>
                                  <a:pt x="116" y="5"/>
                                </a:moveTo>
                                <a:cubicBezTo>
                                  <a:pt x="116" y="5"/>
                                  <a:pt x="116" y="5"/>
                                  <a:pt x="116" y="5"/>
                                </a:cubicBezTo>
                                <a:cubicBezTo>
                                  <a:pt x="117" y="5"/>
                                  <a:pt x="117" y="5"/>
                                  <a:pt x="117" y="5"/>
                                </a:cubicBezTo>
                                <a:cubicBezTo>
                                  <a:pt x="117" y="5"/>
                                  <a:pt x="117" y="6"/>
                                  <a:pt x="117" y="6"/>
                                </a:cubicBezTo>
                                <a:cubicBezTo>
                                  <a:pt x="113" y="18"/>
                                  <a:pt x="113" y="18"/>
                                  <a:pt x="113" y="18"/>
                                </a:cubicBezTo>
                                <a:cubicBezTo>
                                  <a:pt x="113" y="18"/>
                                  <a:pt x="113" y="19"/>
                                  <a:pt x="113" y="19"/>
                                </a:cubicBezTo>
                                <a:cubicBezTo>
                                  <a:pt x="112" y="19"/>
                                  <a:pt x="112" y="19"/>
                                  <a:pt x="112" y="19"/>
                                </a:cubicBezTo>
                                <a:cubicBezTo>
                                  <a:pt x="111" y="18"/>
                                  <a:pt x="111" y="18"/>
                                  <a:pt x="111" y="18"/>
                                </a:cubicBezTo>
                                <a:cubicBezTo>
                                  <a:pt x="111" y="19"/>
                                  <a:pt x="111" y="19"/>
                                  <a:pt x="111" y="19"/>
                                </a:cubicBezTo>
                                <a:cubicBezTo>
                                  <a:pt x="120" y="22"/>
                                  <a:pt x="120" y="22"/>
                                  <a:pt x="120" y="22"/>
                                </a:cubicBezTo>
                                <a:cubicBezTo>
                                  <a:pt x="122" y="19"/>
                                  <a:pt x="122" y="19"/>
                                  <a:pt x="122" y="19"/>
                                </a:cubicBezTo>
                                <a:cubicBezTo>
                                  <a:pt x="122" y="18"/>
                                  <a:pt x="122" y="18"/>
                                  <a:pt x="122" y="18"/>
                                </a:cubicBezTo>
                                <a:cubicBezTo>
                                  <a:pt x="121" y="19"/>
                                  <a:pt x="120" y="20"/>
                                  <a:pt x="120" y="20"/>
                                </a:cubicBezTo>
                                <a:cubicBezTo>
                                  <a:pt x="119" y="21"/>
                                  <a:pt x="118" y="21"/>
                                  <a:pt x="117" y="20"/>
                                </a:cubicBezTo>
                                <a:cubicBezTo>
                                  <a:pt x="115" y="20"/>
                                  <a:pt x="115" y="20"/>
                                  <a:pt x="115" y="20"/>
                                </a:cubicBezTo>
                                <a:cubicBezTo>
                                  <a:pt x="115" y="20"/>
                                  <a:pt x="114" y="19"/>
                                  <a:pt x="114" y="19"/>
                                </a:cubicBezTo>
                                <a:cubicBezTo>
                                  <a:pt x="114" y="19"/>
                                  <a:pt x="114" y="19"/>
                                  <a:pt x="114" y="19"/>
                                </a:cubicBezTo>
                                <a:cubicBezTo>
                                  <a:pt x="116" y="12"/>
                                  <a:pt x="116" y="12"/>
                                  <a:pt x="116" y="12"/>
                                </a:cubicBezTo>
                                <a:cubicBezTo>
                                  <a:pt x="119" y="13"/>
                                  <a:pt x="119" y="13"/>
                                  <a:pt x="119" y="13"/>
                                </a:cubicBezTo>
                                <a:cubicBezTo>
                                  <a:pt x="120" y="13"/>
                                  <a:pt x="120" y="13"/>
                                  <a:pt x="120" y="14"/>
                                </a:cubicBezTo>
                                <a:cubicBezTo>
                                  <a:pt x="120" y="14"/>
                                  <a:pt x="120" y="15"/>
                                  <a:pt x="120" y="15"/>
                                </a:cubicBezTo>
                                <a:cubicBezTo>
                                  <a:pt x="120" y="16"/>
                                  <a:pt x="120" y="16"/>
                                  <a:pt x="120" y="16"/>
                                </a:cubicBezTo>
                                <a:cubicBezTo>
                                  <a:pt x="120" y="16"/>
                                  <a:pt x="120" y="16"/>
                                  <a:pt x="120" y="16"/>
                                </a:cubicBezTo>
                                <a:cubicBezTo>
                                  <a:pt x="122" y="11"/>
                                  <a:pt x="122" y="11"/>
                                  <a:pt x="122" y="11"/>
                                </a:cubicBezTo>
                                <a:cubicBezTo>
                                  <a:pt x="122" y="11"/>
                                  <a:pt x="122" y="11"/>
                                  <a:pt x="122" y="11"/>
                                </a:cubicBezTo>
                                <a:cubicBezTo>
                                  <a:pt x="121" y="11"/>
                                  <a:pt x="121" y="11"/>
                                  <a:pt x="121" y="11"/>
                                </a:cubicBezTo>
                                <a:cubicBezTo>
                                  <a:pt x="121" y="12"/>
                                  <a:pt x="121" y="12"/>
                                  <a:pt x="121" y="12"/>
                                </a:cubicBezTo>
                                <a:cubicBezTo>
                                  <a:pt x="120" y="13"/>
                                  <a:pt x="120" y="13"/>
                                  <a:pt x="119" y="12"/>
                                </a:cubicBezTo>
                                <a:cubicBezTo>
                                  <a:pt x="117" y="12"/>
                                  <a:pt x="117" y="12"/>
                                  <a:pt x="117" y="12"/>
                                </a:cubicBezTo>
                                <a:cubicBezTo>
                                  <a:pt x="118" y="6"/>
                                  <a:pt x="118" y="6"/>
                                  <a:pt x="118" y="6"/>
                                </a:cubicBezTo>
                                <a:cubicBezTo>
                                  <a:pt x="118" y="6"/>
                                  <a:pt x="119" y="6"/>
                                  <a:pt x="119" y="6"/>
                                </a:cubicBezTo>
                                <a:cubicBezTo>
                                  <a:pt x="119" y="6"/>
                                  <a:pt x="119" y="6"/>
                                  <a:pt x="119" y="6"/>
                                </a:cubicBezTo>
                                <a:cubicBezTo>
                                  <a:pt x="122" y="7"/>
                                  <a:pt x="122" y="7"/>
                                  <a:pt x="122" y="7"/>
                                </a:cubicBezTo>
                                <a:cubicBezTo>
                                  <a:pt x="122" y="7"/>
                                  <a:pt x="123" y="7"/>
                                  <a:pt x="123" y="8"/>
                                </a:cubicBezTo>
                                <a:cubicBezTo>
                                  <a:pt x="124" y="8"/>
                                  <a:pt x="124" y="9"/>
                                  <a:pt x="124" y="10"/>
                                </a:cubicBezTo>
                                <a:cubicBezTo>
                                  <a:pt x="125" y="10"/>
                                  <a:pt x="125" y="10"/>
                                  <a:pt x="125" y="10"/>
                                </a:cubicBezTo>
                                <a:cubicBezTo>
                                  <a:pt x="125" y="7"/>
                                  <a:pt x="125" y="7"/>
                                  <a:pt x="125" y="7"/>
                                </a:cubicBezTo>
                                <a:cubicBezTo>
                                  <a:pt x="116" y="4"/>
                                  <a:pt x="116" y="4"/>
                                  <a:pt x="116" y="4"/>
                                </a:cubicBezTo>
                                <a:cubicBezTo>
                                  <a:pt x="116" y="5"/>
                                  <a:pt x="116" y="5"/>
                                  <a:pt x="116" y="5"/>
                                </a:cubicBezTo>
                                <a:close/>
                                <a:moveTo>
                                  <a:pt x="136" y="17"/>
                                </a:moveTo>
                                <a:cubicBezTo>
                                  <a:pt x="136" y="18"/>
                                  <a:pt x="135" y="19"/>
                                  <a:pt x="134" y="19"/>
                                </a:cubicBezTo>
                                <a:cubicBezTo>
                                  <a:pt x="133" y="19"/>
                                  <a:pt x="133" y="19"/>
                                  <a:pt x="132" y="19"/>
                                </a:cubicBezTo>
                                <a:cubicBezTo>
                                  <a:pt x="131" y="26"/>
                                  <a:pt x="131" y="26"/>
                                  <a:pt x="131" y="26"/>
                                </a:cubicBezTo>
                                <a:cubicBezTo>
                                  <a:pt x="131" y="26"/>
                                  <a:pt x="131" y="27"/>
                                  <a:pt x="131" y="27"/>
                                </a:cubicBezTo>
                                <a:cubicBezTo>
                                  <a:pt x="131" y="27"/>
                                  <a:pt x="131" y="27"/>
                                  <a:pt x="132" y="27"/>
                                </a:cubicBezTo>
                                <a:cubicBezTo>
                                  <a:pt x="132" y="27"/>
                                  <a:pt x="132" y="27"/>
                                  <a:pt x="132" y="27"/>
                                </a:cubicBezTo>
                                <a:cubicBezTo>
                                  <a:pt x="132" y="28"/>
                                  <a:pt x="132" y="28"/>
                                  <a:pt x="132" y="28"/>
                                </a:cubicBezTo>
                                <a:cubicBezTo>
                                  <a:pt x="130" y="27"/>
                                  <a:pt x="130" y="27"/>
                                  <a:pt x="130" y="27"/>
                                </a:cubicBezTo>
                                <a:cubicBezTo>
                                  <a:pt x="130" y="18"/>
                                  <a:pt x="130" y="18"/>
                                  <a:pt x="130" y="18"/>
                                </a:cubicBezTo>
                                <a:cubicBezTo>
                                  <a:pt x="129" y="17"/>
                                  <a:pt x="129" y="17"/>
                                  <a:pt x="129" y="17"/>
                                </a:cubicBezTo>
                                <a:cubicBezTo>
                                  <a:pt x="126" y="23"/>
                                  <a:pt x="126" y="23"/>
                                  <a:pt x="126" y="23"/>
                                </a:cubicBezTo>
                                <a:cubicBezTo>
                                  <a:pt x="125" y="24"/>
                                  <a:pt x="125" y="24"/>
                                  <a:pt x="126" y="24"/>
                                </a:cubicBezTo>
                                <a:cubicBezTo>
                                  <a:pt x="126" y="24"/>
                                  <a:pt x="126" y="24"/>
                                  <a:pt x="126" y="24"/>
                                </a:cubicBezTo>
                                <a:cubicBezTo>
                                  <a:pt x="126" y="25"/>
                                  <a:pt x="126" y="25"/>
                                  <a:pt x="126" y="25"/>
                                </a:cubicBezTo>
                                <a:cubicBezTo>
                                  <a:pt x="126" y="25"/>
                                  <a:pt x="126" y="25"/>
                                  <a:pt x="126" y="25"/>
                                </a:cubicBezTo>
                                <a:cubicBezTo>
                                  <a:pt x="122" y="23"/>
                                  <a:pt x="122" y="23"/>
                                  <a:pt x="122" y="23"/>
                                </a:cubicBezTo>
                                <a:cubicBezTo>
                                  <a:pt x="123" y="23"/>
                                  <a:pt x="123" y="23"/>
                                  <a:pt x="123" y="23"/>
                                </a:cubicBezTo>
                                <a:cubicBezTo>
                                  <a:pt x="123" y="23"/>
                                  <a:pt x="123" y="23"/>
                                  <a:pt x="123" y="23"/>
                                </a:cubicBezTo>
                                <a:cubicBezTo>
                                  <a:pt x="123" y="23"/>
                                  <a:pt x="124" y="23"/>
                                  <a:pt x="124" y="23"/>
                                </a:cubicBezTo>
                                <a:cubicBezTo>
                                  <a:pt x="124" y="23"/>
                                  <a:pt x="124" y="23"/>
                                  <a:pt x="124" y="23"/>
                                </a:cubicBezTo>
                                <a:cubicBezTo>
                                  <a:pt x="130" y="11"/>
                                  <a:pt x="130" y="11"/>
                                  <a:pt x="130" y="11"/>
                                </a:cubicBezTo>
                                <a:cubicBezTo>
                                  <a:pt x="130" y="11"/>
                                  <a:pt x="130" y="11"/>
                                  <a:pt x="130" y="10"/>
                                </a:cubicBezTo>
                                <a:cubicBezTo>
                                  <a:pt x="130" y="10"/>
                                  <a:pt x="130" y="10"/>
                                  <a:pt x="130" y="10"/>
                                </a:cubicBezTo>
                                <a:cubicBezTo>
                                  <a:pt x="129" y="10"/>
                                  <a:pt x="129" y="10"/>
                                  <a:pt x="129" y="10"/>
                                </a:cubicBezTo>
                                <a:cubicBezTo>
                                  <a:pt x="130" y="9"/>
                                  <a:pt x="130" y="9"/>
                                  <a:pt x="130" y="9"/>
                                </a:cubicBezTo>
                                <a:cubicBezTo>
                                  <a:pt x="134" y="12"/>
                                  <a:pt x="134" y="12"/>
                                  <a:pt x="134" y="12"/>
                                </a:cubicBezTo>
                                <a:cubicBezTo>
                                  <a:pt x="135" y="12"/>
                                  <a:pt x="136" y="13"/>
                                  <a:pt x="137" y="14"/>
                                </a:cubicBezTo>
                                <a:cubicBezTo>
                                  <a:pt x="137" y="15"/>
                                  <a:pt x="137" y="16"/>
                                  <a:pt x="136" y="17"/>
                                </a:cubicBezTo>
                                <a:close/>
                                <a:moveTo>
                                  <a:pt x="129" y="17"/>
                                </a:moveTo>
                                <a:cubicBezTo>
                                  <a:pt x="131" y="18"/>
                                  <a:pt x="131" y="18"/>
                                  <a:pt x="131" y="18"/>
                                </a:cubicBezTo>
                                <a:cubicBezTo>
                                  <a:pt x="131" y="18"/>
                                  <a:pt x="132" y="18"/>
                                  <a:pt x="133" y="18"/>
                                </a:cubicBezTo>
                                <a:cubicBezTo>
                                  <a:pt x="134" y="18"/>
                                  <a:pt x="134" y="17"/>
                                  <a:pt x="135" y="16"/>
                                </a:cubicBezTo>
                                <a:cubicBezTo>
                                  <a:pt x="135" y="15"/>
                                  <a:pt x="136" y="15"/>
                                  <a:pt x="135" y="14"/>
                                </a:cubicBezTo>
                                <a:cubicBezTo>
                                  <a:pt x="135" y="13"/>
                                  <a:pt x="135" y="12"/>
                                  <a:pt x="133" y="12"/>
                                </a:cubicBezTo>
                                <a:cubicBezTo>
                                  <a:pt x="133" y="11"/>
                                  <a:pt x="133" y="11"/>
                                  <a:pt x="133" y="11"/>
                                </a:cubicBezTo>
                                <a:cubicBezTo>
                                  <a:pt x="132" y="11"/>
                                  <a:pt x="132" y="11"/>
                                  <a:pt x="132" y="11"/>
                                </a:cubicBezTo>
                                <a:cubicBezTo>
                                  <a:pt x="132" y="11"/>
                                  <a:pt x="132" y="11"/>
                                  <a:pt x="132" y="12"/>
                                </a:cubicBezTo>
                                <a:cubicBezTo>
                                  <a:pt x="129" y="17"/>
                                  <a:pt x="129" y="17"/>
                                  <a:pt x="129" y="17"/>
                                </a:cubicBezTo>
                                <a:close/>
                                <a:moveTo>
                                  <a:pt x="141" y="25"/>
                                </a:moveTo>
                                <a:cubicBezTo>
                                  <a:pt x="142" y="27"/>
                                  <a:pt x="142" y="28"/>
                                  <a:pt x="142" y="28"/>
                                </a:cubicBezTo>
                                <a:cubicBezTo>
                                  <a:pt x="142" y="29"/>
                                  <a:pt x="142" y="30"/>
                                  <a:pt x="142" y="30"/>
                                </a:cubicBezTo>
                                <a:cubicBezTo>
                                  <a:pt x="141" y="31"/>
                                  <a:pt x="141" y="32"/>
                                  <a:pt x="140" y="32"/>
                                </a:cubicBezTo>
                                <a:cubicBezTo>
                                  <a:pt x="139" y="32"/>
                                  <a:pt x="138" y="32"/>
                                  <a:pt x="137" y="32"/>
                                </a:cubicBezTo>
                                <a:cubicBezTo>
                                  <a:pt x="137" y="31"/>
                                  <a:pt x="136" y="30"/>
                                  <a:pt x="136" y="29"/>
                                </a:cubicBezTo>
                                <a:cubicBezTo>
                                  <a:pt x="135" y="28"/>
                                  <a:pt x="136" y="27"/>
                                  <a:pt x="136" y="26"/>
                                </a:cubicBezTo>
                                <a:cubicBezTo>
                                  <a:pt x="136" y="26"/>
                                  <a:pt x="136" y="26"/>
                                  <a:pt x="136" y="26"/>
                                </a:cubicBezTo>
                                <a:cubicBezTo>
                                  <a:pt x="134" y="30"/>
                                  <a:pt x="134" y="30"/>
                                  <a:pt x="134" y="30"/>
                                </a:cubicBezTo>
                                <a:cubicBezTo>
                                  <a:pt x="134" y="30"/>
                                  <a:pt x="134" y="30"/>
                                  <a:pt x="134" y="30"/>
                                </a:cubicBezTo>
                                <a:cubicBezTo>
                                  <a:pt x="135" y="30"/>
                                  <a:pt x="135" y="30"/>
                                  <a:pt x="135" y="30"/>
                                </a:cubicBezTo>
                                <a:cubicBezTo>
                                  <a:pt x="135" y="30"/>
                                  <a:pt x="135" y="30"/>
                                  <a:pt x="136" y="31"/>
                                </a:cubicBezTo>
                                <a:cubicBezTo>
                                  <a:pt x="136" y="31"/>
                                  <a:pt x="136" y="32"/>
                                  <a:pt x="137" y="32"/>
                                </a:cubicBezTo>
                                <a:cubicBezTo>
                                  <a:pt x="138" y="33"/>
                                  <a:pt x="139" y="33"/>
                                  <a:pt x="140" y="33"/>
                                </a:cubicBezTo>
                                <a:cubicBezTo>
                                  <a:pt x="142" y="33"/>
                                  <a:pt x="142" y="32"/>
                                  <a:pt x="143" y="31"/>
                                </a:cubicBezTo>
                                <a:cubicBezTo>
                                  <a:pt x="144" y="30"/>
                                  <a:pt x="144" y="29"/>
                                  <a:pt x="144" y="28"/>
                                </a:cubicBezTo>
                                <a:cubicBezTo>
                                  <a:pt x="144" y="27"/>
                                  <a:pt x="143" y="26"/>
                                  <a:pt x="142" y="25"/>
                                </a:cubicBezTo>
                                <a:cubicBezTo>
                                  <a:pt x="141" y="23"/>
                                  <a:pt x="141" y="22"/>
                                  <a:pt x="141" y="22"/>
                                </a:cubicBezTo>
                                <a:cubicBezTo>
                                  <a:pt x="141" y="21"/>
                                  <a:pt x="141" y="20"/>
                                  <a:pt x="141" y="20"/>
                                </a:cubicBezTo>
                                <a:cubicBezTo>
                                  <a:pt x="142" y="19"/>
                                  <a:pt x="142" y="19"/>
                                  <a:pt x="143" y="19"/>
                                </a:cubicBezTo>
                                <a:cubicBezTo>
                                  <a:pt x="144" y="18"/>
                                  <a:pt x="144" y="18"/>
                                  <a:pt x="145" y="19"/>
                                </a:cubicBezTo>
                                <a:cubicBezTo>
                                  <a:pt x="146" y="20"/>
                                  <a:pt x="147" y="20"/>
                                  <a:pt x="147" y="21"/>
                                </a:cubicBezTo>
                                <a:cubicBezTo>
                                  <a:pt x="147" y="22"/>
                                  <a:pt x="147" y="23"/>
                                  <a:pt x="147" y="24"/>
                                </a:cubicBezTo>
                                <a:cubicBezTo>
                                  <a:pt x="147" y="24"/>
                                  <a:pt x="147" y="24"/>
                                  <a:pt x="147" y="24"/>
                                </a:cubicBezTo>
                                <a:cubicBezTo>
                                  <a:pt x="149" y="21"/>
                                  <a:pt x="149" y="21"/>
                                  <a:pt x="149" y="21"/>
                                </a:cubicBezTo>
                                <a:cubicBezTo>
                                  <a:pt x="149" y="21"/>
                                  <a:pt x="149" y="21"/>
                                  <a:pt x="148" y="21"/>
                                </a:cubicBezTo>
                                <a:cubicBezTo>
                                  <a:pt x="148" y="21"/>
                                  <a:pt x="148" y="21"/>
                                  <a:pt x="148" y="21"/>
                                </a:cubicBezTo>
                                <a:cubicBezTo>
                                  <a:pt x="148" y="21"/>
                                  <a:pt x="147" y="20"/>
                                  <a:pt x="147" y="20"/>
                                </a:cubicBezTo>
                                <a:cubicBezTo>
                                  <a:pt x="147" y="19"/>
                                  <a:pt x="146" y="19"/>
                                  <a:pt x="146" y="19"/>
                                </a:cubicBezTo>
                                <a:cubicBezTo>
                                  <a:pt x="145" y="18"/>
                                  <a:pt x="144" y="18"/>
                                  <a:pt x="143" y="18"/>
                                </a:cubicBezTo>
                                <a:cubicBezTo>
                                  <a:pt x="141" y="18"/>
                                  <a:pt x="141" y="19"/>
                                  <a:pt x="140" y="19"/>
                                </a:cubicBezTo>
                                <a:cubicBezTo>
                                  <a:pt x="139" y="20"/>
                                  <a:pt x="139" y="21"/>
                                  <a:pt x="139" y="22"/>
                                </a:cubicBezTo>
                                <a:cubicBezTo>
                                  <a:pt x="140" y="23"/>
                                  <a:pt x="140" y="24"/>
                                  <a:pt x="141" y="25"/>
                                </a:cubicBezTo>
                                <a:close/>
                                <a:moveTo>
                                  <a:pt x="154" y="26"/>
                                </a:moveTo>
                                <a:cubicBezTo>
                                  <a:pt x="154" y="26"/>
                                  <a:pt x="154" y="26"/>
                                  <a:pt x="154" y="26"/>
                                </a:cubicBezTo>
                                <a:cubicBezTo>
                                  <a:pt x="159" y="31"/>
                                  <a:pt x="159" y="31"/>
                                  <a:pt x="159" y="31"/>
                                </a:cubicBezTo>
                                <a:cubicBezTo>
                                  <a:pt x="159" y="31"/>
                                  <a:pt x="159" y="31"/>
                                  <a:pt x="159" y="31"/>
                                </a:cubicBezTo>
                                <a:cubicBezTo>
                                  <a:pt x="158" y="30"/>
                                  <a:pt x="158" y="30"/>
                                  <a:pt x="158" y="30"/>
                                </a:cubicBezTo>
                                <a:cubicBezTo>
                                  <a:pt x="157" y="29"/>
                                  <a:pt x="157" y="29"/>
                                  <a:pt x="157" y="29"/>
                                </a:cubicBezTo>
                                <a:cubicBezTo>
                                  <a:pt x="157" y="29"/>
                                  <a:pt x="157" y="29"/>
                                  <a:pt x="156" y="30"/>
                                </a:cubicBezTo>
                                <a:cubicBezTo>
                                  <a:pt x="147" y="39"/>
                                  <a:pt x="147" y="39"/>
                                  <a:pt x="147" y="39"/>
                                </a:cubicBezTo>
                                <a:cubicBezTo>
                                  <a:pt x="147" y="39"/>
                                  <a:pt x="147" y="39"/>
                                  <a:pt x="147" y="40"/>
                                </a:cubicBezTo>
                                <a:cubicBezTo>
                                  <a:pt x="147" y="40"/>
                                  <a:pt x="147" y="40"/>
                                  <a:pt x="148" y="40"/>
                                </a:cubicBezTo>
                                <a:cubicBezTo>
                                  <a:pt x="149" y="42"/>
                                  <a:pt x="149" y="42"/>
                                  <a:pt x="149" y="42"/>
                                </a:cubicBezTo>
                                <a:cubicBezTo>
                                  <a:pt x="149" y="42"/>
                                  <a:pt x="149" y="42"/>
                                  <a:pt x="149" y="42"/>
                                </a:cubicBezTo>
                                <a:cubicBezTo>
                                  <a:pt x="143" y="37"/>
                                  <a:pt x="143" y="37"/>
                                  <a:pt x="143" y="37"/>
                                </a:cubicBezTo>
                                <a:cubicBezTo>
                                  <a:pt x="144" y="37"/>
                                  <a:pt x="144" y="37"/>
                                  <a:pt x="144" y="37"/>
                                </a:cubicBezTo>
                                <a:cubicBezTo>
                                  <a:pt x="145" y="38"/>
                                  <a:pt x="145" y="38"/>
                                  <a:pt x="145" y="38"/>
                                </a:cubicBezTo>
                                <a:cubicBezTo>
                                  <a:pt x="146" y="38"/>
                                  <a:pt x="146" y="38"/>
                                  <a:pt x="146" y="38"/>
                                </a:cubicBezTo>
                                <a:cubicBezTo>
                                  <a:pt x="146" y="38"/>
                                  <a:pt x="146" y="38"/>
                                  <a:pt x="146" y="38"/>
                                </a:cubicBezTo>
                                <a:cubicBezTo>
                                  <a:pt x="155" y="29"/>
                                  <a:pt x="155" y="29"/>
                                  <a:pt x="155" y="29"/>
                                </a:cubicBezTo>
                                <a:cubicBezTo>
                                  <a:pt x="155" y="28"/>
                                  <a:pt x="156" y="28"/>
                                  <a:pt x="156" y="28"/>
                                </a:cubicBezTo>
                                <a:cubicBezTo>
                                  <a:pt x="156" y="28"/>
                                  <a:pt x="155" y="28"/>
                                  <a:pt x="155" y="27"/>
                                </a:cubicBezTo>
                                <a:cubicBezTo>
                                  <a:pt x="154" y="26"/>
                                  <a:pt x="154" y="26"/>
                                  <a:pt x="154" y="26"/>
                                </a:cubicBezTo>
                                <a:close/>
                                <a:moveTo>
                                  <a:pt x="155" y="50"/>
                                </a:moveTo>
                                <a:cubicBezTo>
                                  <a:pt x="156" y="50"/>
                                  <a:pt x="156" y="50"/>
                                  <a:pt x="156" y="50"/>
                                </a:cubicBezTo>
                                <a:cubicBezTo>
                                  <a:pt x="155" y="49"/>
                                  <a:pt x="155" y="49"/>
                                  <a:pt x="155" y="49"/>
                                </a:cubicBezTo>
                                <a:cubicBezTo>
                                  <a:pt x="155" y="49"/>
                                  <a:pt x="155" y="49"/>
                                  <a:pt x="155" y="49"/>
                                </a:cubicBezTo>
                                <a:cubicBezTo>
                                  <a:pt x="155" y="49"/>
                                  <a:pt x="155" y="48"/>
                                  <a:pt x="155" y="48"/>
                                </a:cubicBezTo>
                                <a:cubicBezTo>
                                  <a:pt x="165" y="40"/>
                                  <a:pt x="165" y="40"/>
                                  <a:pt x="165" y="40"/>
                                </a:cubicBezTo>
                                <a:cubicBezTo>
                                  <a:pt x="166" y="40"/>
                                  <a:pt x="166" y="40"/>
                                  <a:pt x="166" y="40"/>
                                </a:cubicBezTo>
                                <a:cubicBezTo>
                                  <a:pt x="166" y="40"/>
                                  <a:pt x="166" y="40"/>
                                  <a:pt x="167" y="40"/>
                                </a:cubicBezTo>
                                <a:cubicBezTo>
                                  <a:pt x="167" y="41"/>
                                  <a:pt x="167" y="42"/>
                                  <a:pt x="167" y="42"/>
                                </a:cubicBezTo>
                                <a:cubicBezTo>
                                  <a:pt x="167" y="43"/>
                                  <a:pt x="167" y="43"/>
                                  <a:pt x="166" y="45"/>
                                </a:cubicBezTo>
                                <a:cubicBezTo>
                                  <a:pt x="166" y="45"/>
                                  <a:pt x="166" y="45"/>
                                  <a:pt x="166" y="45"/>
                                </a:cubicBezTo>
                                <a:cubicBezTo>
                                  <a:pt x="169" y="42"/>
                                  <a:pt x="169" y="42"/>
                                  <a:pt x="169" y="42"/>
                                </a:cubicBezTo>
                                <a:cubicBezTo>
                                  <a:pt x="163" y="35"/>
                                  <a:pt x="163" y="35"/>
                                  <a:pt x="163" y="35"/>
                                </a:cubicBezTo>
                                <a:cubicBezTo>
                                  <a:pt x="160" y="37"/>
                                  <a:pt x="160" y="37"/>
                                  <a:pt x="160" y="37"/>
                                </a:cubicBezTo>
                                <a:cubicBezTo>
                                  <a:pt x="160" y="37"/>
                                  <a:pt x="160" y="37"/>
                                  <a:pt x="160" y="37"/>
                                </a:cubicBezTo>
                                <a:cubicBezTo>
                                  <a:pt x="162" y="37"/>
                                  <a:pt x="163" y="37"/>
                                  <a:pt x="163" y="37"/>
                                </a:cubicBezTo>
                                <a:cubicBezTo>
                                  <a:pt x="163" y="37"/>
                                  <a:pt x="164" y="37"/>
                                  <a:pt x="164" y="38"/>
                                </a:cubicBezTo>
                                <a:cubicBezTo>
                                  <a:pt x="165" y="38"/>
                                  <a:pt x="165" y="38"/>
                                  <a:pt x="165" y="38"/>
                                </a:cubicBezTo>
                                <a:cubicBezTo>
                                  <a:pt x="165" y="39"/>
                                  <a:pt x="165" y="39"/>
                                  <a:pt x="164" y="39"/>
                                </a:cubicBezTo>
                                <a:cubicBezTo>
                                  <a:pt x="154" y="47"/>
                                  <a:pt x="154" y="47"/>
                                  <a:pt x="154" y="47"/>
                                </a:cubicBezTo>
                                <a:cubicBezTo>
                                  <a:pt x="154" y="47"/>
                                  <a:pt x="154" y="47"/>
                                  <a:pt x="154" y="47"/>
                                </a:cubicBezTo>
                                <a:cubicBezTo>
                                  <a:pt x="154" y="47"/>
                                  <a:pt x="153" y="47"/>
                                  <a:pt x="153" y="47"/>
                                </a:cubicBezTo>
                                <a:cubicBezTo>
                                  <a:pt x="153" y="46"/>
                                  <a:pt x="153" y="46"/>
                                  <a:pt x="153" y="46"/>
                                </a:cubicBezTo>
                                <a:cubicBezTo>
                                  <a:pt x="152" y="47"/>
                                  <a:pt x="152" y="47"/>
                                  <a:pt x="152" y="47"/>
                                </a:cubicBezTo>
                                <a:cubicBezTo>
                                  <a:pt x="155" y="50"/>
                                  <a:pt x="155" y="50"/>
                                  <a:pt x="155" y="50"/>
                                </a:cubicBezTo>
                                <a:close/>
                                <a:moveTo>
                                  <a:pt x="174" y="54"/>
                                </a:moveTo>
                                <a:cubicBezTo>
                                  <a:pt x="174" y="54"/>
                                  <a:pt x="175" y="54"/>
                                  <a:pt x="175" y="53"/>
                                </a:cubicBezTo>
                                <a:cubicBezTo>
                                  <a:pt x="175" y="53"/>
                                  <a:pt x="175" y="53"/>
                                  <a:pt x="174" y="53"/>
                                </a:cubicBezTo>
                                <a:cubicBezTo>
                                  <a:pt x="174" y="52"/>
                                  <a:pt x="174" y="52"/>
                                  <a:pt x="174" y="52"/>
                                </a:cubicBezTo>
                                <a:cubicBezTo>
                                  <a:pt x="175" y="52"/>
                                  <a:pt x="175" y="52"/>
                                  <a:pt x="175" y="52"/>
                                </a:cubicBezTo>
                                <a:cubicBezTo>
                                  <a:pt x="177" y="55"/>
                                  <a:pt x="177" y="55"/>
                                  <a:pt x="177" y="55"/>
                                </a:cubicBezTo>
                                <a:cubicBezTo>
                                  <a:pt x="176" y="55"/>
                                  <a:pt x="176" y="55"/>
                                  <a:pt x="176" y="55"/>
                                </a:cubicBezTo>
                                <a:cubicBezTo>
                                  <a:pt x="176" y="55"/>
                                  <a:pt x="176" y="55"/>
                                  <a:pt x="176" y="55"/>
                                </a:cubicBezTo>
                                <a:cubicBezTo>
                                  <a:pt x="176" y="55"/>
                                  <a:pt x="176" y="55"/>
                                  <a:pt x="175" y="55"/>
                                </a:cubicBezTo>
                                <a:cubicBezTo>
                                  <a:pt x="175" y="55"/>
                                  <a:pt x="175" y="55"/>
                                  <a:pt x="174" y="55"/>
                                </a:cubicBezTo>
                                <a:cubicBezTo>
                                  <a:pt x="166" y="56"/>
                                  <a:pt x="166" y="56"/>
                                  <a:pt x="166" y="56"/>
                                </a:cubicBezTo>
                                <a:cubicBezTo>
                                  <a:pt x="162" y="58"/>
                                  <a:pt x="162" y="58"/>
                                  <a:pt x="162" y="58"/>
                                </a:cubicBezTo>
                                <a:cubicBezTo>
                                  <a:pt x="162" y="59"/>
                                  <a:pt x="162" y="59"/>
                                  <a:pt x="162" y="59"/>
                                </a:cubicBezTo>
                                <a:cubicBezTo>
                                  <a:pt x="161" y="59"/>
                                  <a:pt x="162" y="59"/>
                                  <a:pt x="162" y="60"/>
                                </a:cubicBezTo>
                                <a:cubicBezTo>
                                  <a:pt x="162" y="60"/>
                                  <a:pt x="162" y="60"/>
                                  <a:pt x="162" y="60"/>
                                </a:cubicBezTo>
                                <a:cubicBezTo>
                                  <a:pt x="162" y="61"/>
                                  <a:pt x="162" y="61"/>
                                  <a:pt x="162" y="61"/>
                                </a:cubicBezTo>
                                <a:cubicBezTo>
                                  <a:pt x="159" y="56"/>
                                  <a:pt x="159" y="56"/>
                                  <a:pt x="159" y="56"/>
                                </a:cubicBezTo>
                                <a:cubicBezTo>
                                  <a:pt x="160" y="56"/>
                                  <a:pt x="160" y="56"/>
                                  <a:pt x="160" y="56"/>
                                </a:cubicBezTo>
                                <a:cubicBezTo>
                                  <a:pt x="160" y="57"/>
                                  <a:pt x="160" y="57"/>
                                  <a:pt x="160" y="57"/>
                                </a:cubicBezTo>
                                <a:cubicBezTo>
                                  <a:pt x="160" y="57"/>
                                  <a:pt x="160" y="57"/>
                                  <a:pt x="161" y="57"/>
                                </a:cubicBezTo>
                                <a:cubicBezTo>
                                  <a:pt x="161" y="57"/>
                                  <a:pt x="161" y="57"/>
                                  <a:pt x="161" y="57"/>
                                </a:cubicBezTo>
                                <a:cubicBezTo>
                                  <a:pt x="165" y="55"/>
                                  <a:pt x="165" y="55"/>
                                  <a:pt x="165" y="55"/>
                                </a:cubicBezTo>
                                <a:cubicBezTo>
                                  <a:pt x="171" y="48"/>
                                  <a:pt x="171" y="48"/>
                                  <a:pt x="171" y="48"/>
                                </a:cubicBezTo>
                                <a:cubicBezTo>
                                  <a:pt x="171" y="48"/>
                                  <a:pt x="171" y="48"/>
                                  <a:pt x="171" y="47"/>
                                </a:cubicBezTo>
                                <a:cubicBezTo>
                                  <a:pt x="171" y="47"/>
                                  <a:pt x="171" y="47"/>
                                  <a:pt x="171" y="47"/>
                                </a:cubicBezTo>
                                <a:cubicBezTo>
                                  <a:pt x="171" y="46"/>
                                  <a:pt x="171" y="46"/>
                                  <a:pt x="171" y="46"/>
                                </a:cubicBezTo>
                                <a:cubicBezTo>
                                  <a:pt x="171" y="46"/>
                                  <a:pt x="171" y="46"/>
                                  <a:pt x="171" y="46"/>
                                </a:cubicBezTo>
                                <a:cubicBezTo>
                                  <a:pt x="173" y="50"/>
                                  <a:pt x="173" y="50"/>
                                  <a:pt x="173" y="50"/>
                                </a:cubicBezTo>
                                <a:cubicBezTo>
                                  <a:pt x="173" y="50"/>
                                  <a:pt x="173" y="50"/>
                                  <a:pt x="173" y="50"/>
                                </a:cubicBezTo>
                                <a:cubicBezTo>
                                  <a:pt x="173" y="49"/>
                                  <a:pt x="173" y="49"/>
                                  <a:pt x="173" y="49"/>
                                </a:cubicBezTo>
                                <a:cubicBezTo>
                                  <a:pt x="172" y="49"/>
                                  <a:pt x="172" y="49"/>
                                  <a:pt x="172" y="49"/>
                                </a:cubicBezTo>
                                <a:cubicBezTo>
                                  <a:pt x="172" y="49"/>
                                  <a:pt x="172" y="49"/>
                                  <a:pt x="171" y="49"/>
                                </a:cubicBezTo>
                                <a:cubicBezTo>
                                  <a:pt x="167" y="55"/>
                                  <a:pt x="167" y="55"/>
                                  <a:pt x="167" y="55"/>
                                </a:cubicBezTo>
                                <a:cubicBezTo>
                                  <a:pt x="167" y="55"/>
                                  <a:pt x="167" y="55"/>
                                  <a:pt x="167" y="55"/>
                                </a:cubicBezTo>
                                <a:lnTo>
                                  <a:pt x="174" y="54"/>
                                </a:lnTo>
                                <a:close/>
                              </a:path>
                            </a:pathLst>
                          </a:custGeom>
                          <a:solidFill>
                            <a:srgbClr val="FFFFFF"/>
                          </a:solidFill>
                          <a:ln w="3175" cap="flat">
                            <a:solidFill>
                              <a:srgbClr val="FFFFFF"/>
                            </a:solidFill>
                            <a:prstDash val="solid"/>
                            <a:miter lim="800000"/>
                            <a:headEnd/>
                            <a:tailEnd/>
                          </a:ln>
                        </wps:spPr>
                        <wps:bodyPr anchor="ctr"/>
                      </wps:wsp>
                      <wps:wsp>
                        <wps:cNvPr id="6" name="ïśľíḓé"/>
                        <wps:cNvSpPr/>
                        <wps:spPr bwMode="auto">
                          <a:xfrm>
                            <a:off x="115888" y="117475"/>
                            <a:ext cx="492125" cy="496888"/>
                          </a:xfrm>
                          <a:custGeom>
                            <a:avLst/>
                            <a:gdLst>
                              <a:gd name="T0" fmla="*/ 74 w 149"/>
                              <a:gd name="T1" fmla="*/ 0 h 149"/>
                              <a:gd name="T2" fmla="*/ 149 w 149"/>
                              <a:gd name="T3" fmla="*/ 74 h 149"/>
                              <a:gd name="T4" fmla="*/ 74 w 149"/>
                              <a:gd name="T5" fmla="*/ 149 h 149"/>
                              <a:gd name="T6" fmla="*/ 0 w 149"/>
                              <a:gd name="T7" fmla="*/ 74 h 149"/>
                              <a:gd name="T8" fmla="*/ 74 w 149"/>
                              <a:gd name="T9" fmla="*/ 0 h 149"/>
                              <a:gd name="T10" fmla="*/ 74 w 149"/>
                              <a:gd name="T11" fmla="*/ 2 h 149"/>
                              <a:gd name="T12" fmla="*/ 2 w 149"/>
                              <a:gd name="T13" fmla="*/ 74 h 149"/>
                              <a:gd name="T14" fmla="*/ 74 w 149"/>
                              <a:gd name="T15" fmla="*/ 146 h 149"/>
                              <a:gd name="T16" fmla="*/ 146 w 149"/>
                              <a:gd name="T17" fmla="*/ 74 h 149"/>
                              <a:gd name="T18" fmla="*/ 74 w 149"/>
                              <a:gd name="T19" fmla="*/ 2 h 1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49" h="149">
                                <a:moveTo>
                                  <a:pt x="74" y="0"/>
                                </a:moveTo>
                                <a:cubicBezTo>
                                  <a:pt x="115" y="0"/>
                                  <a:pt x="149" y="33"/>
                                  <a:pt x="149" y="74"/>
                                </a:cubicBezTo>
                                <a:cubicBezTo>
                                  <a:pt x="149" y="115"/>
                                  <a:pt x="115" y="149"/>
                                  <a:pt x="74" y="149"/>
                                </a:cubicBezTo>
                                <a:cubicBezTo>
                                  <a:pt x="33" y="149"/>
                                  <a:pt x="0" y="115"/>
                                  <a:pt x="0" y="74"/>
                                </a:cubicBezTo>
                                <a:cubicBezTo>
                                  <a:pt x="0" y="33"/>
                                  <a:pt x="33" y="0"/>
                                  <a:pt x="74" y="0"/>
                                </a:cubicBezTo>
                                <a:close/>
                                <a:moveTo>
                                  <a:pt x="74" y="2"/>
                                </a:moveTo>
                                <a:cubicBezTo>
                                  <a:pt x="35" y="2"/>
                                  <a:pt x="2" y="34"/>
                                  <a:pt x="2" y="74"/>
                                </a:cubicBezTo>
                                <a:cubicBezTo>
                                  <a:pt x="2" y="114"/>
                                  <a:pt x="35" y="146"/>
                                  <a:pt x="74" y="146"/>
                                </a:cubicBezTo>
                                <a:cubicBezTo>
                                  <a:pt x="114" y="146"/>
                                  <a:pt x="146" y="114"/>
                                  <a:pt x="146" y="74"/>
                                </a:cubicBezTo>
                                <a:cubicBezTo>
                                  <a:pt x="146" y="34"/>
                                  <a:pt x="114" y="2"/>
                                  <a:pt x="74" y="2"/>
                                </a:cubicBezTo>
                                <a:close/>
                              </a:path>
                            </a:pathLst>
                          </a:custGeom>
                          <a:solidFill>
                            <a:srgbClr val="00523A"/>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7" name="ïslíḍê"/>
                        <wps:cNvSpPr/>
                        <wps:spPr bwMode="auto">
                          <a:xfrm>
                            <a:off x="223838" y="180975"/>
                            <a:ext cx="274638" cy="146050"/>
                          </a:xfrm>
                          <a:custGeom>
                            <a:avLst/>
                            <a:gdLst>
                              <a:gd name="T0" fmla="*/ 10 w 83"/>
                              <a:gd name="T1" fmla="*/ 43 h 44"/>
                              <a:gd name="T2" fmla="*/ 18 w 83"/>
                              <a:gd name="T3" fmla="*/ 39 h 44"/>
                              <a:gd name="T4" fmla="*/ 67 w 83"/>
                              <a:gd name="T5" fmla="*/ 39 h 44"/>
                              <a:gd name="T6" fmla="*/ 73 w 83"/>
                              <a:gd name="T7" fmla="*/ 42 h 44"/>
                              <a:gd name="T8" fmla="*/ 76 w 83"/>
                              <a:gd name="T9" fmla="*/ 43 h 44"/>
                              <a:gd name="T10" fmla="*/ 83 w 83"/>
                              <a:gd name="T11" fmla="*/ 35 h 44"/>
                              <a:gd name="T12" fmla="*/ 76 w 83"/>
                              <a:gd name="T13" fmla="*/ 37 h 44"/>
                              <a:gd name="T14" fmla="*/ 69 w 83"/>
                              <a:gd name="T15" fmla="*/ 33 h 44"/>
                              <a:gd name="T16" fmla="*/ 70 w 83"/>
                              <a:gd name="T17" fmla="*/ 26 h 44"/>
                              <a:gd name="T18" fmla="*/ 64 w 83"/>
                              <a:gd name="T19" fmla="*/ 30 h 44"/>
                              <a:gd name="T20" fmla="*/ 59 w 83"/>
                              <a:gd name="T21" fmla="*/ 31 h 44"/>
                              <a:gd name="T22" fmla="*/ 56 w 83"/>
                              <a:gd name="T23" fmla="*/ 29 h 44"/>
                              <a:gd name="T24" fmla="*/ 56 w 83"/>
                              <a:gd name="T25" fmla="*/ 24 h 44"/>
                              <a:gd name="T26" fmla="*/ 58 w 83"/>
                              <a:gd name="T27" fmla="*/ 23 h 44"/>
                              <a:gd name="T28" fmla="*/ 58 w 83"/>
                              <a:gd name="T29" fmla="*/ 19 h 44"/>
                              <a:gd name="T30" fmla="*/ 54 w 83"/>
                              <a:gd name="T31" fmla="*/ 19 h 44"/>
                              <a:gd name="T32" fmla="*/ 53 w 83"/>
                              <a:gd name="T33" fmla="*/ 21 h 44"/>
                              <a:gd name="T34" fmla="*/ 44 w 83"/>
                              <a:gd name="T35" fmla="*/ 21 h 44"/>
                              <a:gd name="T36" fmla="*/ 43 w 83"/>
                              <a:gd name="T37" fmla="*/ 18 h 44"/>
                              <a:gd name="T38" fmla="*/ 44 w 83"/>
                              <a:gd name="T39" fmla="*/ 13 h 44"/>
                              <a:gd name="T40" fmla="*/ 43 w 83"/>
                              <a:gd name="T41" fmla="*/ 8 h 44"/>
                              <a:gd name="T42" fmla="*/ 43 w 83"/>
                              <a:gd name="T43" fmla="*/ 6 h 44"/>
                              <a:gd name="T44" fmla="*/ 43 w 83"/>
                              <a:gd name="T45" fmla="*/ 2 h 44"/>
                              <a:gd name="T46" fmla="*/ 43 w 83"/>
                              <a:gd name="T47" fmla="*/ 0 h 44"/>
                              <a:gd name="T48" fmla="*/ 40 w 83"/>
                              <a:gd name="T49" fmla="*/ 0 h 44"/>
                              <a:gd name="T50" fmla="*/ 39 w 83"/>
                              <a:gd name="T51" fmla="*/ 2 h 44"/>
                              <a:gd name="T52" fmla="*/ 39 w 83"/>
                              <a:gd name="T53" fmla="*/ 6 h 44"/>
                              <a:gd name="T54" fmla="*/ 39 w 83"/>
                              <a:gd name="T55" fmla="*/ 8 h 44"/>
                              <a:gd name="T56" fmla="*/ 38 w 83"/>
                              <a:gd name="T57" fmla="*/ 13 h 44"/>
                              <a:gd name="T58" fmla="*/ 38 w 83"/>
                              <a:gd name="T59" fmla="*/ 18 h 44"/>
                              <a:gd name="T60" fmla="*/ 38 w 83"/>
                              <a:gd name="T61" fmla="*/ 21 h 44"/>
                              <a:gd name="T62" fmla="*/ 30 w 83"/>
                              <a:gd name="T63" fmla="*/ 21 h 44"/>
                              <a:gd name="T64" fmla="*/ 29 w 83"/>
                              <a:gd name="T65" fmla="*/ 19 h 44"/>
                              <a:gd name="T66" fmla="*/ 25 w 83"/>
                              <a:gd name="T67" fmla="*/ 19 h 44"/>
                              <a:gd name="T68" fmla="*/ 25 w 83"/>
                              <a:gd name="T69" fmla="*/ 23 h 44"/>
                              <a:gd name="T70" fmla="*/ 26 w 83"/>
                              <a:gd name="T71" fmla="*/ 24 h 44"/>
                              <a:gd name="T72" fmla="*/ 27 w 83"/>
                              <a:gd name="T73" fmla="*/ 29 h 44"/>
                              <a:gd name="T74" fmla="*/ 22 w 83"/>
                              <a:gd name="T75" fmla="*/ 31 h 44"/>
                              <a:gd name="T76" fmla="*/ 13 w 83"/>
                              <a:gd name="T77" fmla="*/ 26 h 44"/>
                              <a:gd name="T78" fmla="*/ 13 w 83"/>
                              <a:gd name="T79" fmla="*/ 35 h 44"/>
                              <a:gd name="T80" fmla="*/ 7 w 83"/>
                              <a:gd name="T81" fmla="*/ 37 h 44"/>
                              <a:gd name="T82" fmla="*/ 0 w 83"/>
                              <a:gd name="T83" fmla="*/ 34 h 44"/>
                              <a:gd name="T84" fmla="*/ 5 w 83"/>
                              <a:gd name="T85" fmla="*/ 42 h 44"/>
                              <a:gd name="T86" fmla="*/ 10 w 83"/>
                              <a:gd name="T87" fmla="*/ 43 h 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83" h="44">
                                <a:moveTo>
                                  <a:pt x="10" y="43"/>
                                </a:moveTo>
                                <a:cubicBezTo>
                                  <a:pt x="18" y="39"/>
                                  <a:pt x="18" y="39"/>
                                  <a:pt x="18" y="39"/>
                                </a:cubicBezTo>
                                <a:cubicBezTo>
                                  <a:pt x="67" y="39"/>
                                  <a:pt x="67" y="39"/>
                                  <a:pt x="67" y="39"/>
                                </a:cubicBezTo>
                                <a:cubicBezTo>
                                  <a:pt x="73" y="42"/>
                                  <a:pt x="73" y="42"/>
                                  <a:pt x="73" y="42"/>
                                </a:cubicBezTo>
                                <a:cubicBezTo>
                                  <a:pt x="74" y="43"/>
                                  <a:pt x="75" y="43"/>
                                  <a:pt x="76" y="43"/>
                                </a:cubicBezTo>
                                <a:cubicBezTo>
                                  <a:pt x="80" y="42"/>
                                  <a:pt x="83" y="35"/>
                                  <a:pt x="83" y="35"/>
                                </a:cubicBezTo>
                                <a:cubicBezTo>
                                  <a:pt x="83" y="35"/>
                                  <a:pt x="79" y="38"/>
                                  <a:pt x="76" y="37"/>
                                </a:cubicBezTo>
                                <a:cubicBezTo>
                                  <a:pt x="73" y="37"/>
                                  <a:pt x="69" y="36"/>
                                  <a:pt x="69" y="33"/>
                                </a:cubicBezTo>
                                <a:cubicBezTo>
                                  <a:pt x="69" y="30"/>
                                  <a:pt x="70" y="27"/>
                                  <a:pt x="70" y="26"/>
                                </a:cubicBezTo>
                                <a:cubicBezTo>
                                  <a:pt x="70" y="26"/>
                                  <a:pt x="67" y="29"/>
                                  <a:pt x="64" y="30"/>
                                </a:cubicBezTo>
                                <a:cubicBezTo>
                                  <a:pt x="61" y="32"/>
                                  <a:pt x="60" y="31"/>
                                  <a:pt x="59" y="31"/>
                                </a:cubicBezTo>
                                <a:cubicBezTo>
                                  <a:pt x="57" y="30"/>
                                  <a:pt x="56" y="29"/>
                                  <a:pt x="56" y="29"/>
                                </a:cubicBezTo>
                                <a:cubicBezTo>
                                  <a:pt x="56" y="24"/>
                                  <a:pt x="56" y="24"/>
                                  <a:pt x="56" y="24"/>
                                </a:cubicBezTo>
                                <a:cubicBezTo>
                                  <a:pt x="58" y="23"/>
                                  <a:pt x="58" y="23"/>
                                  <a:pt x="58" y="23"/>
                                </a:cubicBezTo>
                                <a:cubicBezTo>
                                  <a:pt x="58" y="19"/>
                                  <a:pt x="58" y="19"/>
                                  <a:pt x="58" y="19"/>
                                </a:cubicBezTo>
                                <a:cubicBezTo>
                                  <a:pt x="54" y="19"/>
                                  <a:pt x="54" y="19"/>
                                  <a:pt x="54" y="19"/>
                                </a:cubicBezTo>
                                <a:cubicBezTo>
                                  <a:pt x="54" y="19"/>
                                  <a:pt x="54" y="21"/>
                                  <a:pt x="53" y="21"/>
                                </a:cubicBezTo>
                                <a:cubicBezTo>
                                  <a:pt x="52" y="21"/>
                                  <a:pt x="44" y="21"/>
                                  <a:pt x="44" y="21"/>
                                </a:cubicBezTo>
                                <a:cubicBezTo>
                                  <a:pt x="44" y="21"/>
                                  <a:pt x="43" y="20"/>
                                  <a:pt x="43" y="18"/>
                                </a:cubicBezTo>
                                <a:cubicBezTo>
                                  <a:pt x="44" y="17"/>
                                  <a:pt x="44" y="17"/>
                                  <a:pt x="44" y="13"/>
                                </a:cubicBezTo>
                                <a:cubicBezTo>
                                  <a:pt x="44" y="10"/>
                                  <a:pt x="44" y="9"/>
                                  <a:pt x="43" y="8"/>
                                </a:cubicBezTo>
                                <a:cubicBezTo>
                                  <a:pt x="43" y="7"/>
                                  <a:pt x="42" y="7"/>
                                  <a:pt x="43" y="6"/>
                                </a:cubicBezTo>
                                <a:cubicBezTo>
                                  <a:pt x="44" y="5"/>
                                  <a:pt x="44" y="4"/>
                                  <a:pt x="43" y="2"/>
                                </a:cubicBezTo>
                                <a:cubicBezTo>
                                  <a:pt x="42" y="1"/>
                                  <a:pt x="43" y="2"/>
                                  <a:pt x="43" y="0"/>
                                </a:cubicBezTo>
                                <a:cubicBezTo>
                                  <a:pt x="40" y="0"/>
                                  <a:pt x="40" y="0"/>
                                  <a:pt x="40" y="0"/>
                                </a:cubicBezTo>
                                <a:cubicBezTo>
                                  <a:pt x="39" y="0"/>
                                  <a:pt x="40" y="1"/>
                                  <a:pt x="39" y="2"/>
                                </a:cubicBezTo>
                                <a:cubicBezTo>
                                  <a:pt x="38" y="3"/>
                                  <a:pt x="38" y="5"/>
                                  <a:pt x="39" y="6"/>
                                </a:cubicBezTo>
                                <a:cubicBezTo>
                                  <a:pt x="39" y="7"/>
                                  <a:pt x="40" y="7"/>
                                  <a:pt x="39" y="8"/>
                                </a:cubicBezTo>
                                <a:cubicBezTo>
                                  <a:pt x="38" y="9"/>
                                  <a:pt x="38" y="10"/>
                                  <a:pt x="38" y="13"/>
                                </a:cubicBezTo>
                                <a:cubicBezTo>
                                  <a:pt x="38" y="16"/>
                                  <a:pt x="38" y="17"/>
                                  <a:pt x="38" y="18"/>
                                </a:cubicBezTo>
                                <a:cubicBezTo>
                                  <a:pt x="39" y="20"/>
                                  <a:pt x="38" y="21"/>
                                  <a:pt x="38" y="21"/>
                                </a:cubicBezTo>
                                <a:cubicBezTo>
                                  <a:pt x="37" y="21"/>
                                  <a:pt x="30" y="21"/>
                                  <a:pt x="30" y="21"/>
                                </a:cubicBezTo>
                                <a:cubicBezTo>
                                  <a:pt x="30" y="21"/>
                                  <a:pt x="29" y="20"/>
                                  <a:pt x="29" y="19"/>
                                </a:cubicBezTo>
                                <a:cubicBezTo>
                                  <a:pt x="25" y="19"/>
                                  <a:pt x="25" y="19"/>
                                  <a:pt x="25" y="19"/>
                                </a:cubicBezTo>
                                <a:cubicBezTo>
                                  <a:pt x="25" y="23"/>
                                  <a:pt x="25" y="23"/>
                                  <a:pt x="25" y="23"/>
                                </a:cubicBezTo>
                                <a:cubicBezTo>
                                  <a:pt x="26" y="24"/>
                                  <a:pt x="26" y="24"/>
                                  <a:pt x="26" y="24"/>
                                </a:cubicBezTo>
                                <a:cubicBezTo>
                                  <a:pt x="27" y="29"/>
                                  <a:pt x="27" y="29"/>
                                  <a:pt x="27" y="29"/>
                                </a:cubicBezTo>
                                <a:cubicBezTo>
                                  <a:pt x="27" y="29"/>
                                  <a:pt x="24" y="31"/>
                                  <a:pt x="22" y="31"/>
                                </a:cubicBezTo>
                                <a:cubicBezTo>
                                  <a:pt x="19" y="31"/>
                                  <a:pt x="13" y="26"/>
                                  <a:pt x="13" y="26"/>
                                </a:cubicBezTo>
                                <a:cubicBezTo>
                                  <a:pt x="13" y="26"/>
                                  <a:pt x="14" y="33"/>
                                  <a:pt x="13" y="35"/>
                                </a:cubicBezTo>
                                <a:cubicBezTo>
                                  <a:pt x="13" y="37"/>
                                  <a:pt x="10" y="37"/>
                                  <a:pt x="7" y="37"/>
                                </a:cubicBezTo>
                                <a:cubicBezTo>
                                  <a:pt x="4" y="37"/>
                                  <a:pt x="0" y="35"/>
                                  <a:pt x="0" y="34"/>
                                </a:cubicBezTo>
                                <a:cubicBezTo>
                                  <a:pt x="0" y="34"/>
                                  <a:pt x="3" y="40"/>
                                  <a:pt x="5" y="42"/>
                                </a:cubicBezTo>
                                <a:cubicBezTo>
                                  <a:pt x="7" y="44"/>
                                  <a:pt x="10" y="43"/>
                                  <a:pt x="10" y="43"/>
                                </a:cubicBezTo>
                                <a:close/>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8" name="íṡļïdê"/>
                        <wps:cNvSpPr/>
                        <wps:spPr bwMode="auto">
                          <a:xfrm>
                            <a:off x="63500" y="303213"/>
                            <a:ext cx="596900" cy="241300"/>
                          </a:xfrm>
                          <a:custGeom>
                            <a:avLst/>
                            <a:gdLst>
                              <a:gd name="T0" fmla="*/ 58 w 181"/>
                              <a:gd name="T1" fmla="*/ 72 h 72"/>
                              <a:gd name="T2" fmla="*/ 8 w 181"/>
                              <a:gd name="T3" fmla="*/ 72 h 72"/>
                              <a:gd name="T4" fmla="*/ 3 w 181"/>
                              <a:gd name="T5" fmla="*/ 63 h 72"/>
                              <a:gd name="T6" fmla="*/ 6 w 181"/>
                              <a:gd name="T7" fmla="*/ 63 h 72"/>
                              <a:gd name="T8" fmla="*/ 11 w 181"/>
                              <a:gd name="T9" fmla="*/ 55 h 72"/>
                              <a:gd name="T10" fmla="*/ 14 w 181"/>
                              <a:gd name="T11" fmla="*/ 55 h 72"/>
                              <a:gd name="T12" fmla="*/ 14 w 181"/>
                              <a:gd name="T13" fmla="*/ 29 h 72"/>
                              <a:gd name="T14" fmla="*/ 0 w 181"/>
                              <a:gd name="T15" fmla="*/ 4 h 72"/>
                              <a:gd name="T16" fmla="*/ 30 w 181"/>
                              <a:gd name="T17" fmla="*/ 0 h 72"/>
                              <a:gd name="T18" fmla="*/ 58 w 181"/>
                              <a:gd name="T19" fmla="*/ 8 h 72"/>
                              <a:gd name="T20" fmla="*/ 51 w 181"/>
                              <a:gd name="T21" fmla="*/ 25 h 72"/>
                              <a:gd name="T22" fmla="*/ 131 w 181"/>
                              <a:gd name="T23" fmla="*/ 25 h 72"/>
                              <a:gd name="T24" fmla="*/ 122 w 181"/>
                              <a:gd name="T25" fmla="*/ 8 h 72"/>
                              <a:gd name="T26" fmla="*/ 150 w 181"/>
                              <a:gd name="T27" fmla="*/ 0 h 72"/>
                              <a:gd name="T28" fmla="*/ 181 w 181"/>
                              <a:gd name="T29" fmla="*/ 5 h 72"/>
                              <a:gd name="T30" fmla="*/ 166 w 181"/>
                              <a:gd name="T31" fmla="*/ 28 h 72"/>
                              <a:gd name="T32" fmla="*/ 166 w 181"/>
                              <a:gd name="T33" fmla="*/ 55 h 72"/>
                              <a:gd name="T34" fmla="*/ 171 w 181"/>
                              <a:gd name="T35" fmla="*/ 55 h 72"/>
                              <a:gd name="T36" fmla="*/ 178 w 181"/>
                              <a:gd name="T37" fmla="*/ 65 h 72"/>
                              <a:gd name="T38" fmla="*/ 174 w 181"/>
                              <a:gd name="T39" fmla="*/ 72 h 72"/>
                              <a:gd name="T40" fmla="*/ 58 w 181"/>
                              <a:gd name="T41" fmla="*/ 72 h 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81" h="72">
                                <a:moveTo>
                                  <a:pt x="58" y="72"/>
                                </a:moveTo>
                                <a:cubicBezTo>
                                  <a:pt x="8" y="72"/>
                                  <a:pt x="8" y="72"/>
                                  <a:pt x="8" y="72"/>
                                </a:cubicBezTo>
                                <a:cubicBezTo>
                                  <a:pt x="3" y="63"/>
                                  <a:pt x="3" y="63"/>
                                  <a:pt x="3" y="63"/>
                                </a:cubicBezTo>
                                <a:cubicBezTo>
                                  <a:pt x="6" y="63"/>
                                  <a:pt x="6" y="63"/>
                                  <a:pt x="6" y="63"/>
                                </a:cubicBezTo>
                                <a:cubicBezTo>
                                  <a:pt x="7" y="61"/>
                                  <a:pt x="10" y="57"/>
                                  <a:pt x="11" y="55"/>
                                </a:cubicBezTo>
                                <a:cubicBezTo>
                                  <a:pt x="12" y="55"/>
                                  <a:pt x="13" y="55"/>
                                  <a:pt x="14" y="55"/>
                                </a:cubicBezTo>
                                <a:cubicBezTo>
                                  <a:pt x="14" y="45"/>
                                  <a:pt x="14" y="39"/>
                                  <a:pt x="14" y="29"/>
                                </a:cubicBezTo>
                                <a:cubicBezTo>
                                  <a:pt x="6" y="25"/>
                                  <a:pt x="0" y="19"/>
                                  <a:pt x="0" y="4"/>
                                </a:cubicBezTo>
                                <a:cubicBezTo>
                                  <a:pt x="13" y="19"/>
                                  <a:pt x="25" y="20"/>
                                  <a:pt x="30" y="0"/>
                                </a:cubicBezTo>
                                <a:cubicBezTo>
                                  <a:pt x="40" y="22"/>
                                  <a:pt x="50" y="16"/>
                                  <a:pt x="58" y="8"/>
                                </a:cubicBezTo>
                                <a:cubicBezTo>
                                  <a:pt x="59" y="17"/>
                                  <a:pt x="51" y="24"/>
                                  <a:pt x="51" y="25"/>
                                </a:cubicBezTo>
                                <a:cubicBezTo>
                                  <a:pt x="131" y="25"/>
                                  <a:pt x="131" y="25"/>
                                  <a:pt x="131" y="25"/>
                                </a:cubicBezTo>
                                <a:cubicBezTo>
                                  <a:pt x="128" y="21"/>
                                  <a:pt x="123" y="15"/>
                                  <a:pt x="122" y="8"/>
                                </a:cubicBezTo>
                                <a:cubicBezTo>
                                  <a:pt x="131" y="18"/>
                                  <a:pt x="141" y="23"/>
                                  <a:pt x="150" y="0"/>
                                </a:cubicBezTo>
                                <a:cubicBezTo>
                                  <a:pt x="160" y="23"/>
                                  <a:pt x="169" y="16"/>
                                  <a:pt x="181" y="5"/>
                                </a:cubicBezTo>
                                <a:cubicBezTo>
                                  <a:pt x="178" y="23"/>
                                  <a:pt x="174" y="23"/>
                                  <a:pt x="166" y="28"/>
                                </a:cubicBezTo>
                                <a:cubicBezTo>
                                  <a:pt x="166" y="38"/>
                                  <a:pt x="166" y="45"/>
                                  <a:pt x="166" y="55"/>
                                </a:cubicBezTo>
                                <a:cubicBezTo>
                                  <a:pt x="168" y="55"/>
                                  <a:pt x="169" y="55"/>
                                  <a:pt x="171" y="55"/>
                                </a:cubicBezTo>
                                <a:cubicBezTo>
                                  <a:pt x="178" y="65"/>
                                  <a:pt x="178" y="65"/>
                                  <a:pt x="178" y="65"/>
                                </a:cubicBezTo>
                                <a:cubicBezTo>
                                  <a:pt x="174" y="72"/>
                                  <a:pt x="174" y="72"/>
                                  <a:pt x="174" y="72"/>
                                </a:cubicBezTo>
                                <a:lnTo>
                                  <a:pt x="58" y="72"/>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9" name="iş1ïďe"/>
                        <wps:cNvSpPr/>
                        <wps:spPr bwMode="auto">
                          <a:xfrm>
                            <a:off x="73025" y="314325"/>
                            <a:ext cx="577850" cy="200025"/>
                          </a:xfrm>
                          <a:custGeom>
                            <a:avLst/>
                            <a:gdLst>
                              <a:gd name="T0" fmla="*/ 130 w 175"/>
                              <a:gd name="T1" fmla="*/ 51 h 60"/>
                              <a:gd name="T2" fmla="*/ 130 w 175"/>
                              <a:gd name="T3" fmla="*/ 50 h 60"/>
                              <a:gd name="T4" fmla="*/ 48 w 175"/>
                              <a:gd name="T5" fmla="*/ 50 h 60"/>
                              <a:gd name="T6" fmla="*/ 48 w 175"/>
                              <a:gd name="T7" fmla="*/ 51 h 60"/>
                              <a:gd name="T8" fmla="*/ 52 w 175"/>
                              <a:gd name="T9" fmla="*/ 51 h 60"/>
                              <a:gd name="T10" fmla="*/ 48 w 175"/>
                              <a:gd name="T11" fmla="*/ 60 h 60"/>
                              <a:gd name="T12" fmla="*/ 7 w 175"/>
                              <a:gd name="T13" fmla="*/ 60 h 60"/>
                              <a:gd name="T14" fmla="*/ 10 w 175"/>
                              <a:gd name="T15" fmla="*/ 54 h 60"/>
                              <a:gd name="T16" fmla="*/ 14 w 175"/>
                              <a:gd name="T17" fmla="*/ 54 h 60"/>
                              <a:gd name="T18" fmla="*/ 13 w 175"/>
                              <a:gd name="T19" fmla="*/ 25 h 60"/>
                              <a:gd name="T20" fmla="*/ 0 w 175"/>
                              <a:gd name="T21" fmla="*/ 7 h 60"/>
                              <a:gd name="T22" fmla="*/ 28 w 175"/>
                              <a:gd name="T23" fmla="*/ 0 h 60"/>
                              <a:gd name="T24" fmla="*/ 55 w 175"/>
                              <a:gd name="T25" fmla="*/ 7 h 60"/>
                              <a:gd name="T26" fmla="*/ 48 w 175"/>
                              <a:gd name="T27" fmla="*/ 22 h 60"/>
                              <a:gd name="T28" fmla="*/ 127 w 175"/>
                              <a:gd name="T29" fmla="*/ 22 h 60"/>
                              <a:gd name="T30" fmla="*/ 119 w 175"/>
                              <a:gd name="T31" fmla="*/ 7 h 60"/>
                              <a:gd name="T32" fmla="*/ 147 w 175"/>
                              <a:gd name="T33" fmla="*/ 0 h 60"/>
                              <a:gd name="T34" fmla="*/ 175 w 175"/>
                              <a:gd name="T35" fmla="*/ 7 h 60"/>
                              <a:gd name="T36" fmla="*/ 161 w 175"/>
                              <a:gd name="T37" fmla="*/ 24 h 60"/>
                              <a:gd name="T38" fmla="*/ 161 w 175"/>
                              <a:gd name="T39" fmla="*/ 53 h 60"/>
                              <a:gd name="T40" fmla="*/ 165 w 175"/>
                              <a:gd name="T41" fmla="*/ 53 h 60"/>
                              <a:gd name="T42" fmla="*/ 169 w 175"/>
                              <a:gd name="T43" fmla="*/ 60 h 60"/>
                              <a:gd name="T44" fmla="*/ 128 w 175"/>
                              <a:gd name="T45" fmla="*/ 60 h 60"/>
                              <a:gd name="T46" fmla="*/ 124 w 175"/>
                              <a:gd name="T47" fmla="*/ 51 h 60"/>
                              <a:gd name="T48" fmla="*/ 130 w 175"/>
                              <a:gd name="T49" fmla="*/ 51 h 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175" h="60">
                                <a:moveTo>
                                  <a:pt x="130" y="51"/>
                                </a:moveTo>
                                <a:cubicBezTo>
                                  <a:pt x="130" y="50"/>
                                  <a:pt x="130" y="50"/>
                                  <a:pt x="130" y="50"/>
                                </a:cubicBezTo>
                                <a:cubicBezTo>
                                  <a:pt x="48" y="50"/>
                                  <a:pt x="48" y="50"/>
                                  <a:pt x="48" y="50"/>
                                </a:cubicBezTo>
                                <a:cubicBezTo>
                                  <a:pt x="48" y="51"/>
                                  <a:pt x="48" y="51"/>
                                  <a:pt x="48" y="51"/>
                                </a:cubicBezTo>
                                <a:cubicBezTo>
                                  <a:pt x="52" y="51"/>
                                  <a:pt x="52" y="51"/>
                                  <a:pt x="52" y="51"/>
                                </a:cubicBezTo>
                                <a:cubicBezTo>
                                  <a:pt x="48" y="60"/>
                                  <a:pt x="48" y="60"/>
                                  <a:pt x="48" y="60"/>
                                </a:cubicBezTo>
                                <a:cubicBezTo>
                                  <a:pt x="34" y="60"/>
                                  <a:pt x="20" y="60"/>
                                  <a:pt x="7" y="60"/>
                                </a:cubicBezTo>
                                <a:cubicBezTo>
                                  <a:pt x="8" y="58"/>
                                  <a:pt x="9" y="56"/>
                                  <a:pt x="10" y="54"/>
                                </a:cubicBezTo>
                                <a:cubicBezTo>
                                  <a:pt x="11" y="54"/>
                                  <a:pt x="12" y="54"/>
                                  <a:pt x="14" y="54"/>
                                </a:cubicBezTo>
                                <a:cubicBezTo>
                                  <a:pt x="14" y="44"/>
                                  <a:pt x="13" y="34"/>
                                  <a:pt x="13" y="25"/>
                                </a:cubicBezTo>
                                <a:cubicBezTo>
                                  <a:pt x="5" y="20"/>
                                  <a:pt x="1" y="14"/>
                                  <a:pt x="0" y="7"/>
                                </a:cubicBezTo>
                                <a:cubicBezTo>
                                  <a:pt x="12" y="18"/>
                                  <a:pt x="22" y="17"/>
                                  <a:pt x="28" y="0"/>
                                </a:cubicBezTo>
                                <a:cubicBezTo>
                                  <a:pt x="37" y="22"/>
                                  <a:pt x="47" y="15"/>
                                  <a:pt x="55" y="7"/>
                                </a:cubicBezTo>
                                <a:cubicBezTo>
                                  <a:pt x="55" y="14"/>
                                  <a:pt x="50" y="17"/>
                                  <a:pt x="48" y="22"/>
                                </a:cubicBezTo>
                                <a:cubicBezTo>
                                  <a:pt x="127" y="22"/>
                                  <a:pt x="127" y="22"/>
                                  <a:pt x="127" y="22"/>
                                </a:cubicBezTo>
                                <a:cubicBezTo>
                                  <a:pt x="125" y="18"/>
                                  <a:pt x="120" y="14"/>
                                  <a:pt x="119" y="7"/>
                                </a:cubicBezTo>
                                <a:cubicBezTo>
                                  <a:pt x="127" y="15"/>
                                  <a:pt x="137" y="22"/>
                                  <a:pt x="147" y="0"/>
                                </a:cubicBezTo>
                                <a:cubicBezTo>
                                  <a:pt x="153" y="17"/>
                                  <a:pt x="163" y="18"/>
                                  <a:pt x="175" y="7"/>
                                </a:cubicBezTo>
                                <a:cubicBezTo>
                                  <a:pt x="173" y="14"/>
                                  <a:pt x="169" y="19"/>
                                  <a:pt x="161" y="24"/>
                                </a:cubicBezTo>
                                <a:cubicBezTo>
                                  <a:pt x="161" y="34"/>
                                  <a:pt x="161" y="44"/>
                                  <a:pt x="161" y="53"/>
                                </a:cubicBezTo>
                                <a:cubicBezTo>
                                  <a:pt x="162" y="53"/>
                                  <a:pt x="164" y="53"/>
                                  <a:pt x="165" y="53"/>
                                </a:cubicBezTo>
                                <a:cubicBezTo>
                                  <a:pt x="166" y="55"/>
                                  <a:pt x="167" y="58"/>
                                  <a:pt x="169" y="60"/>
                                </a:cubicBezTo>
                                <a:cubicBezTo>
                                  <a:pt x="155" y="60"/>
                                  <a:pt x="142" y="60"/>
                                  <a:pt x="128" y="60"/>
                                </a:cubicBezTo>
                                <a:cubicBezTo>
                                  <a:pt x="124" y="51"/>
                                  <a:pt x="124" y="51"/>
                                  <a:pt x="124" y="51"/>
                                </a:cubicBezTo>
                                <a:lnTo>
                                  <a:pt x="130" y="51"/>
                                </a:lnTo>
                                <a:close/>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10" name="ïṩḷíḍé"/>
                        <wps:cNvSpPr/>
                        <wps:spPr bwMode="auto">
                          <a:xfrm>
                            <a:off x="514350" y="423863"/>
                            <a:ext cx="17463" cy="6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1" name="ïśľíḍè"/>
                        <wps:cNvSpPr/>
                        <wps:spPr bwMode="auto">
                          <a:xfrm>
                            <a:off x="188913" y="423863"/>
                            <a:ext cx="15875" cy="6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2" name="í$ḻîḋè"/>
                        <wps:cNvSpPr/>
                        <wps:spPr bwMode="auto">
                          <a:xfrm>
                            <a:off x="574675" y="423863"/>
                            <a:ext cx="15875" cy="6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3" name="iṣļíḋe"/>
                        <wps:cNvSpPr/>
                        <wps:spPr bwMode="auto">
                          <a:xfrm>
                            <a:off x="158750" y="423863"/>
                            <a:ext cx="15875" cy="6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4" name="iṩḷiḓé"/>
                        <wps:cNvSpPr/>
                        <wps:spPr bwMode="auto">
                          <a:xfrm>
                            <a:off x="544513" y="423863"/>
                            <a:ext cx="17463" cy="6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5" name="iSľiḍè"/>
                        <wps:cNvSpPr/>
                        <wps:spPr bwMode="auto">
                          <a:xfrm>
                            <a:off x="112713" y="393700"/>
                            <a:ext cx="495300" cy="3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6" name="ïṩḷîḍe"/>
                        <wps:cNvSpPr/>
                        <wps:spPr bwMode="auto">
                          <a:xfrm>
                            <a:off x="112713" y="406400"/>
                            <a:ext cx="115888"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7" name="íšḻiḑê"/>
                        <wps:cNvSpPr/>
                        <wps:spPr bwMode="auto">
                          <a:xfrm>
                            <a:off x="238125" y="406400"/>
                            <a:ext cx="42863"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8" name="ïṩļïďè"/>
                        <wps:cNvSpPr/>
                        <wps:spPr bwMode="auto">
                          <a:xfrm>
                            <a:off x="300038" y="406400"/>
                            <a:ext cx="57150"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9" name="îṥlïḋê"/>
                        <wps:cNvSpPr/>
                        <wps:spPr bwMode="auto">
                          <a:xfrm>
                            <a:off x="366713" y="406400"/>
                            <a:ext cx="55563"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0" name="îṧľïdè"/>
                        <wps:cNvSpPr/>
                        <wps:spPr bwMode="auto">
                          <a:xfrm>
                            <a:off x="442913" y="406400"/>
                            <a:ext cx="42863"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1" name="iSḷîḓê"/>
                        <wps:cNvSpPr/>
                        <wps:spPr bwMode="auto">
                          <a:xfrm>
                            <a:off x="495300" y="406400"/>
                            <a:ext cx="112713"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2" name="îślíďè"/>
                        <wps:cNvSpPr/>
                        <wps:spPr bwMode="auto">
                          <a:xfrm>
                            <a:off x="428625" y="406400"/>
                            <a:ext cx="7938"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3" name="iSḻïḍè"/>
                        <wps:cNvSpPr/>
                        <wps:spPr bwMode="auto">
                          <a:xfrm>
                            <a:off x="287338" y="406400"/>
                            <a:ext cx="6350"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4" name="ïṡliḑê"/>
                        <wps:cNvSpPr/>
                        <wps:spPr bwMode="auto">
                          <a:xfrm>
                            <a:off x="300038" y="317500"/>
                            <a:ext cx="26988" cy="6350"/>
                          </a:xfrm>
                          <a:custGeom>
                            <a:avLst/>
                            <a:gdLst>
                              <a:gd name="T0" fmla="*/ 8 w 8"/>
                              <a:gd name="T1" fmla="*/ 0 h 2"/>
                              <a:gd name="T2" fmla="*/ 8 w 8"/>
                              <a:gd name="T3" fmla="*/ 2 h 2"/>
                              <a:gd name="T4" fmla="*/ 0 w 8"/>
                              <a:gd name="T5" fmla="*/ 2 h 2"/>
                              <a:gd name="T6" fmla="*/ 8 w 8"/>
                              <a:gd name="T7" fmla="*/ 0 h 2"/>
                              <a:gd name="T8" fmla="*/ 8 w 8"/>
                              <a:gd name="T9" fmla="*/ 0 h 2"/>
                              <a:gd name="T10" fmla="*/ 8 w 8"/>
                              <a:gd name="T11" fmla="*/ 0 h 2"/>
                            </a:gdLst>
                            <a:ahLst/>
                            <a:cxnLst>
                              <a:cxn ang="0">
                                <a:pos x="T0" y="T1"/>
                              </a:cxn>
                              <a:cxn ang="0">
                                <a:pos x="T2" y="T3"/>
                              </a:cxn>
                              <a:cxn ang="0">
                                <a:pos x="T4" y="T5"/>
                              </a:cxn>
                              <a:cxn ang="0">
                                <a:pos x="T6" y="T7"/>
                              </a:cxn>
                              <a:cxn ang="0">
                                <a:pos x="T8" y="T9"/>
                              </a:cxn>
                              <a:cxn ang="0">
                                <a:pos x="T10" y="T11"/>
                              </a:cxn>
                            </a:cxnLst>
                            <a:rect l="0" t="0" r="r" b="b"/>
                            <a:pathLst>
                              <a:path w="8" h="2">
                                <a:moveTo>
                                  <a:pt x="8" y="0"/>
                                </a:moveTo>
                                <a:cubicBezTo>
                                  <a:pt x="8" y="2"/>
                                  <a:pt x="8" y="2"/>
                                  <a:pt x="8" y="2"/>
                                </a:cubicBezTo>
                                <a:cubicBezTo>
                                  <a:pt x="0" y="2"/>
                                  <a:pt x="0" y="2"/>
                                  <a:pt x="0" y="2"/>
                                </a:cubicBezTo>
                                <a:cubicBezTo>
                                  <a:pt x="0" y="2"/>
                                  <a:pt x="0" y="0"/>
                                  <a:pt x="8" y="0"/>
                                </a:cubicBezTo>
                                <a:close/>
                                <a:moveTo>
                                  <a:pt x="8" y="0"/>
                                </a:moveTo>
                                <a:cubicBezTo>
                                  <a:pt x="8" y="0"/>
                                  <a:pt x="8" y="0"/>
                                  <a:pt x="8" y="0"/>
                                </a:cubicBezTo>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25" name="islïďé"/>
                        <wps:cNvSpPr/>
                        <wps:spPr bwMode="auto">
                          <a:xfrm>
                            <a:off x="266700" y="317500"/>
                            <a:ext cx="26988" cy="15875"/>
                          </a:xfrm>
                          <a:custGeom>
                            <a:avLst/>
                            <a:gdLst>
                              <a:gd name="T0" fmla="*/ 7 w 8"/>
                              <a:gd name="T1" fmla="*/ 0 h 5"/>
                              <a:gd name="T2" fmla="*/ 8 w 8"/>
                              <a:gd name="T3" fmla="*/ 2 h 5"/>
                              <a:gd name="T4" fmla="*/ 1 w 8"/>
                              <a:gd name="T5" fmla="*/ 5 h 5"/>
                              <a:gd name="T6" fmla="*/ 7 w 8"/>
                              <a:gd name="T7" fmla="*/ 0 h 5"/>
                              <a:gd name="T8" fmla="*/ 7 w 8"/>
                              <a:gd name="T9" fmla="*/ 0 h 5"/>
                              <a:gd name="T10" fmla="*/ 7 w 8"/>
                              <a:gd name="T11" fmla="*/ 0 h 5"/>
                            </a:gdLst>
                            <a:ahLst/>
                            <a:cxnLst>
                              <a:cxn ang="0">
                                <a:pos x="T0" y="T1"/>
                              </a:cxn>
                              <a:cxn ang="0">
                                <a:pos x="T2" y="T3"/>
                              </a:cxn>
                              <a:cxn ang="0">
                                <a:pos x="T4" y="T5"/>
                              </a:cxn>
                              <a:cxn ang="0">
                                <a:pos x="T6" y="T7"/>
                              </a:cxn>
                              <a:cxn ang="0">
                                <a:pos x="T8" y="T9"/>
                              </a:cxn>
                              <a:cxn ang="0">
                                <a:pos x="T10" y="T11"/>
                              </a:cxn>
                            </a:cxnLst>
                            <a:rect l="0" t="0" r="r" b="b"/>
                            <a:pathLst>
                              <a:path w="8" h="5">
                                <a:moveTo>
                                  <a:pt x="7" y="0"/>
                                </a:moveTo>
                                <a:cubicBezTo>
                                  <a:pt x="8" y="2"/>
                                  <a:pt x="8" y="2"/>
                                  <a:pt x="8" y="2"/>
                                </a:cubicBezTo>
                                <a:cubicBezTo>
                                  <a:pt x="1" y="5"/>
                                  <a:pt x="1" y="5"/>
                                  <a:pt x="1" y="5"/>
                                </a:cubicBezTo>
                                <a:cubicBezTo>
                                  <a:pt x="1" y="5"/>
                                  <a:pt x="0" y="2"/>
                                  <a:pt x="7" y="0"/>
                                </a:cubicBezTo>
                                <a:close/>
                                <a:moveTo>
                                  <a:pt x="7" y="0"/>
                                </a:moveTo>
                                <a:cubicBezTo>
                                  <a:pt x="7" y="0"/>
                                  <a:pt x="7" y="0"/>
                                  <a:pt x="7" y="0"/>
                                </a:cubicBezTo>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26" name="îṥḷîdé"/>
                        <wps:cNvSpPr/>
                        <wps:spPr bwMode="auto">
                          <a:xfrm>
                            <a:off x="431800" y="317500"/>
                            <a:ext cx="26988" cy="15875"/>
                          </a:xfrm>
                          <a:custGeom>
                            <a:avLst/>
                            <a:gdLst>
                              <a:gd name="T0" fmla="*/ 1 w 8"/>
                              <a:gd name="T1" fmla="*/ 0 h 5"/>
                              <a:gd name="T2" fmla="*/ 0 w 8"/>
                              <a:gd name="T3" fmla="*/ 2 h 5"/>
                              <a:gd name="T4" fmla="*/ 7 w 8"/>
                              <a:gd name="T5" fmla="*/ 5 h 5"/>
                              <a:gd name="T6" fmla="*/ 1 w 8"/>
                              <a:gd name="T7" fmla="*/ 0 h 5"/>
                              <a:gd name="T8" fmla="*/ 1 w 8"/>
                              <a:gd name="T9" fmla="*/ 0 h 5"/>
                              <a:gd name="T10" fmla="*/ 1 w 8"/>
                              <a:gd name="T11" fmla="*/ 0 h 5"/>
                            </a:gdLst>
                            <a:ahLst/>
                            <a:cxnLst>
                              <a:cxn ang="0">
                                <a:pos x="T0" y="T1"/>
                              </a:cxn>
                              <a:cxn ang="0">
                                <a:pos x="T2" y="T3"/>
                              </a:cxn>
                              <a:cxn ang="0">
                                <a:pos x="T4" y="T5"/>
                              </a:cxn>
                              <a:cxn ang="0">
                                <a:pos x="T6" y="T7"/>
                              </a:cxn>
                              <a:cxn ang="0">
                                <a:pos x="T8" y="T9"/>
                              </a:cxn>
                              <a:cxn ang="0">
                                <a:pos x="T10" y="T11"/>
                              </a:cxn>
                            </a:cxnLst>
                            <a:rect l="0" t="0" r="r" b="b"/>
                            <a:pathLst>
                              <a:path w="8" h="5">
                                <a:moveTo>
                                  <a:pt x="1" y="0"/>
                                </a:moveTo>
                                <a:cubicBezTo>
                                  <a:pt x="0" y="2"/>
                                  <a:pt x="0" y="2"/>
                                  <a:pt x="0" y="2"/>
                                </a:cubicBezTo>
                                <a:cubicBezTo>
                                  <a:pt x="7" y="5"/>
                                  <a:pt x="7" y="5"/>
                                  <a:pt x="7" y="5"/>
                                </a:cubicBezTo>
                                <a:cubicBezTo>
                                  <a:pt x="7" y="5"/>
                                  <a:pt x="8" y="2"/>
                                  <a:pt x="1" y="0"/>
                                </a:cubicBezTo>
                                <a:close/>
                                <a:moveTo>
                                  <a:pt x="1" y="0"/>
                                </a:moveTo>
                                <a:cubicBezTo>
                                  <a:pt x="1" y="0"/>
                                  <a:pt x="1" y="0"/>
                                  <a:pt x="1" y="0"/>
                                </a:cubicBezTo>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27" name="isḷîḋé"/>
                        <wps:cNvSpPr/>
                        <wps:spPr bwMode="auto">
                          <a:xfrm>
                            <a:off x="333375" y="317500"/>
                            <a:ext cx="26988" cy="6350"/>
                          </a:xfrm>
                          <a:custGeom>
                            <a:avLst/>
                            <a:gdLst>
                              <a:gd name="T0" fmla="*/ 8 w 8"/>
                              <a:gd name="T1" fmla="*/ 0 h 2"/>
                              <a:gd name="T2" fmla="*/ 8 w 8"/>
                              <a:gd name="T3" fmla="*/ 2 h 2"/>
                              <a:gd name="T4" fmla="*/ 0 w 8"/>
                              <a:gd name="T5" fmla="*/ 2 h 2"/>
                              <a:gd name="T6" fmla="*/ 8 w 8"/>
                              <a:gd name="T7" fmla="*/ 0 h 2"/>
                              <a:gd name="T8" fmla="*/ 8 w 8"/>
                              <a:gd name="T9" fmla="*/ 0 h 2"/>
                              <a:gd name="T10" fmla="*/ 8 w 8"/>
                              <a:gd name="T11" fmla="*/ 0 h 2"/>
                            </a:gdLst>
                            <a:ahLst/>
                            <a:cxnLst>
                              <a:cxn ang="0">
                                <a:pos x="T0" y="T1"/>
                              </a:cxn>
                              <a:cxn ang="0">
                                <a:pos x="T2" y="T3"/>
                              </a:cxn>
                              <a:cxn ang="0">
                                <a:pos x="T4" y="T5"/>
                              </a:cxn>
                              <a:cxn ang="0">
                                <a:pos x="T6" y="T7"/>
                              </a:cxn>
                              <a:cxn ang="0">
                                <a:pos x="T8" y="T9"/>
                              </a:cxn>
                              <a:cxn ang="0">
                                <a:pos x="T10" y="T11"/>
                              </a:cxn>
                            </a:cxnLst>
                            <a:rect l="0" t="0" r="r" b="b"/>
                            <a:pathLst>
                              <a:path w="8" h="2">
                                <a:moveTo>
                                  <a:pt x="8" y="0"/>
                                </a:moveTo>
                                <a:cubicBezTo>
                                  <a:pt x="8" y="2"/>
                                  <a:pt x="8" y="2"/>
                                  <a:pt x="8" y="2"/>
                                </a:cubicBezTo>
                                <a:cubicBezTo>
                                  <a:pt x="0" y="2"/>
                                  <a:pt x="0" y="2"/>
                                  <a:pt x="0" y="2"/>
                                </a:cubicBezTo>
                                <a:cubicBezTo>
                                  <a:pt x="0" y="2"/>
                                  <a:pt x="0" y="0"/>
                                  <a:pt x="8" y="0"/>
                                </a:cubicBezTo>
                                <a:close/>
                                <a:moveTo>
                                  <a:pt x="8" y="0"/>
                                </a:moveTo>
                                <a:cubicBezTo>
                                  <a:pt x="8" y="0"/>
                                  <a:pt x="8" y="0"/>
                                  <a:pt x="8" y="0"/>
                                </a:cubicBezTo>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28" name="iśḷïḑè"/>
                        <wps:cNvSpPr/>
                        <wps:spPr bwMode="auto">
                          <a:xfrm>
                            <a:off x="366713" y="317500"/>
                            <a:ext cx="25400" cy="6350"/>
                          </a:xfrm>
                          <a:custGeom>
                            <a:avLst/>
                            <a:gdLst>
                              <a:gd name="T0" fmla="*/ 8 w 8"/>
                              <a:gd name="T1" fmla="*/ 0 h 2"/>
                              <a:gd name="T2" fmla="*/ 8 w 8"/>
                              <a:gd name="T3" fmla="*/ 2 h 2"/>
                              <a:gd name="T4" fmla="*/ 0 w 8"/>
                              <a:gd name="T5" fmla="*/ 2 h 2"/>
                              <a:gd name="T6" fmla="*/ 8 w 8"/>
                              <a:gd name="T7" fmla="*/ 0 h 2"/>
                              <a:gd name="T8" fmla="*/ 8 w 8"/>
                              <a:gd name="T9" fmla="*/ 0 h 2"/>
                              <a:gd name="T10" fmla="*/ 8 w 8"/>
                              <a:gd name="T11" fmla="*/ 0 h 2"/>
                            </a:gdLst>
                            <a:ahLst/>
                            <a:cxnLst>
                              <a:cxn ang="0">
                                <a:pos x="T0" y="T1"/>
                              </a:cxn>
                              <a:cxn ang="0">
                                <a:pos x="T2" y="T3"/>
                              </a:cxn>
                              <a:cxn ang="0">
                                <a:pos x="T4" y="T5"/>
                              </a:cxn>
                              <a:cxn ang="0">
                                <a:pos x="T6" y="T7"/>
                              </a:cxn>
                              <a:cxn ang="0">
                                <a:pos x="T8" y="T9"/>
                              </a:cxn>
                              <a:cxn ang="0">
                                <a:pos x="T10" y="T11"/>
                              </a:cxn>
                            </a:cxnLst>
                            <a:rect l="0" t="0" r="r" b="b"/>
                            <a:pathLst>
                              <a:path w="8" h="2">
                                <a:moveTo>
                                  <a:pt x="8" y="0"/>
                                </a:moveTo>
                                <a:cubicBezTo>
                                  <a:pt x="8" y="2"/>
                                  <a:pt x="8" y="2"/>
                                  <a:pt x="8" y="2"/>
                                </a:cubicBezTo>
                                <a:cubicBezTo>
                                  <a:pt x="0" y="2"/>
                                  <a:pt x="0" y="2"/>
                                  <a:pt x="0" y="2"/>
                                </a:cubicBezTo>
                                <a:cubicBezTo>
                                  <a:pt x="0" y="2"/>
                                  <a:pt x="0" y="0"/>
                                  <a:pt x="8" y="0"/>
                                </a:cubicBezTo>
                                <a:close/>
                                <a:moveTo>
                                  <a:pt x="8" y="0"/>
                                </a:moveTo>
                                <a:cubicBezTo>
                                  <a:pt x="8" y="0"/>
                                  <a:pt x="8" y="0"/>
                                  <a:pt x="8" y="0"/>
                                </a:cubicBezTo>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29" name="iṧľiďé"/>
                        <wps:cNvSpPr/>
                        <wps:spPr bwMode="auto">
                          <a:xfrm>
                            <a:off x="400050" y="317500"/>
                            <a:ext cx="25400" cy="6350"/>
                          </a:xfrm>
                          <a:custGeom>
                            <a:avLst/>
                            <a:gdLst>
                              <a:gd name="T0" fmla="*/ 8 w 8"/>
                              <a:gd name="T1" fmla="*/ 0 h 2"/>
                              <a:gd name="T2" fmla="*/ 8 w 8"/>
                              <a:gd name="T3" fmla="*/ 2 h 2"/>
                              <a:gd name="T4" fmla="*/ 0 w 8"/>
                              <a:gd name="T5" fmla="*/ 2 h 2"/>
                              <a:gd name="T6" fmla="*/ 8 w 8"/>
                              <a:gd name="T7" fmla="*/ 0 h 2"/>
                              <a:gd name="T8" fmla="*/ 8 w 8"/>
                              <a:gd name="T9" fmla="*/ 0 h 2"/>
                              <a:gd name="T10" fmla="*/ 8 w 8"/>
                              <a:gd name="T11" fmla="*/ 0 h 2"/>
                            </a:gdLst>
                            <a:ahLst/>
                            <a:cxnLst>
                              <a:cxn ang="0">
                                <a:pos x="T0" y="T1"/>
                              </a:cxn>
                              <a:cxn ang="0">
                                <a:pos x="T2" y="T3"/>
                              </a:cxn>
                              <a:cxn ang="0">
                                <a:pos x="T4" y="T5"/>
                              </a:cxn>
                              <a:cxn ang="0">
                                <a:pos x="T6" y="T7"/>
                              </a:cxn>
                              <a:cxn ang="0">
                                <a:pos x="T8" y="T9"/>
                              </a:cxn>
                              <a:cxn ang="0">
                                <a:pos x="T10" y="T11"/>
                              </a:cxn>
                            </a:cxnLst>
                            <a:rect l="0" t="0" r="r" b="b"/>
                            <a:pathLst>
                              <a:path w="8" h="2">
                                <a:moveTo>
                                  <a:pt x="8" y="0"/>
                                </a:moveTo>
                                <a:cubicBezTo>
                                  <a:pt x="8" y="2"/>
                                  <a:pt x="8" y="2"/>
                                  <a:pt x="8" y="2"/>
                                </a:cubicBezTo>
                                <a:cubicBezTo>
                                  <a:pt x="0" y="2"/>
                                  <a:pt x="0" y="2"/>
                                  <a:pt x="0" y="2"/>
                                </a:cubicBezTo>
                                <a:cubicBezTo>
                                  <a:pt x="0" y="2"/>
                                  <a:pt x="0" y="0"/>
                                  <a:pt x="8" y="0"/>
                                </a:cubicBezTo>
                                <a:close/>
                                <a:moveTo>
                                  <a:pt x="8" y="0"/>
                                </a:moveTo>
                                <a:cubicBezTo>
                                  <a:pt x="8" y="0"/>
                                  <a:pt x="8" y="0"/>
                                  <a:pt x="8" y="0"/>
                                </a:cubicBezTo>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30" name="išľïḍé"/>
                        <wps:cNvSpPr/>
                        <wps:spPr bwMode="auto">
                          <a:xfrm>
                            <a:off x="220663" y="417513"/>
                            <a:ext cx="7938" cy="60325"/>
                          </a:xfrm>
                          <a:prstGeom prst="rect">
                            <a:avLst/>
                          </a:prstGeom>
                          <a:solidFill>
                            <a:srgbClr val="FFFFFF"/>
                          </a:solidFill>
                          <a:ln w="0" cap="flat">
                            <a:solidFill>
                              <a:srgbClr val="FFFFFF"/>
                            </a:solidFill>
                            <a:prstDash val="solid"/>
                            <a:miter lim="800000"/>
                            <a:headEnd/>
                            <a:tailEnd/>
                          </a:ln>
                        </wps:spPr>
                        <wps:bodyPr anchor="ctr"/>
                      </wps:wsp>
                      <wps:wsp>
                        <wps:cNvPr id="31" name="îŝlîḑè"/>
                        <wps:cNvSpPr/>
                        <wps:spPr bwMode="auto">
                          <a:xfrm>
                            <a:off x="234950" y="417513"/>
                            <a:ext cx="46038" cy="60325"/>
                          </a:xfrm>
                          <a:custGeom>
                            <a:avLst/>
                            <a:gdLst>
                              <a:gd name="T0" fmla="*/ 8 w 29"/>
                              <a:gd name="T1" fmla="*/ 0 h 38"/>
                              <a:gd name="T2" fmla="*/ 20 w 29"/>
                              <a:gd name="T3" fmla="*/ 0 h 38"/>
                              <a:gd name="T4" fmla="*/ 29 w 29"/>
                              <a:gd name="T5" fmla="*/ 8 h 38"/>
                              <a:gd name="T6" fmla="*/ 29 w 29"/>
                              <a:gd name="T7" fmla="*/ 38 h 38"/>
                              <a:gd name="T8" fmla="*/ 0 w 29"/>
                              <a:gd name="T9" fmla="*/ 38 h 38"/>
                              <a:gd name="T10" fmla="*/ 0 w 29"/>
                              <a:gd name="T11" fmla="*/ 8 h 38"/>
                              <a:gd name="T12" fmla="*/ 8 w 29"/>
                              <a:gd name="T13" fmla="*/ 0 h 38"/>
                            </a:gdLst>
                            <a:ahLst/>
                            <a:cxnLst>
                              <a:cxn ang="0">
                                <a:pos x="T0" y="T1"/>
                              </a:cxn>
                              <a:cxn ang="0">
                                <a:pos x="T2" y="T3"/>
                              </a:cxn>
                              <a:cxn ang="0">
                                <a:pos x="T4" y="T5"/>
                              </a:cxn>
                              <a:cxn ang="0">
                                <a:pos x="T6" y="T7"/>
                              </a:cxn>
                              <a:cxn ang="0">
                                <a:pos x="T8" y="T9"/>
                              </a:cxn>
                              <a:cxn ang="0">
                                <a:pos x="T10" y="T11"/>
                              </a:cxn>
                              <a:cxn ang="0">
                                <a:pos x="T12" y="T13"/>
                              </a:cxn>
                            </a:cxnLst>
                            <a:rect l="0" t="0" r="r" b="b"/>
                            <a:pathLst>
                              <a:path w="29" h="38">
                                <a:moveTo>
                                  <a:pt x="8" y="0"/>
                                </a:moveTo>
                                <a:lnTo>
                                  <a:pt x="20" y="0"/>
                                </a:lnTo>
                                <a:lnTo>
                                  <a:pt x="29" y="8"/>
                                </a:lnTo>
                                <a:lnTo>
                                  <a:pt x="29" y="38"/>
                                </a:lnTo>
                                <a:lnTo>
                                  <a:pt x="0" y="38"/>
                                </a:lnTo>
                                <a:lnTo>
                                  <a:pt x="0" y="8"/>
                                </a:lnTo>
                                <a:lnTo>
                                  <a:pt x="8"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32" name="îṩḻíḓe"/>
                        <wps:cNvSpPr/>
                        <wps:spPr bwMode="auto">
                          <a:xfrm>
                            <a:off x="442913" y="417513"/>
                            <a:ext cx="46038" cy="60325"/>
                          </a:xfrm>
                          <a:custGeom>
                            <a:avLst/>
                            <a:gdLst>
                              <a:gd name="T0" fmla="*/ 8 w 29"/>
                              <a:gd name="T1" fmla="*/ 0 h 38"/>
                              <a:gd name="T2" fmla="*/ 18 w 29"/>
                              <a:gd name="T3" fmla="*/ 0 h 38"/>
                              <a:gd name="T4" fmla="*/ 29 w 29"/>
                              <a:gd name="T5" fmla="*/ 8 h 38"/>
                              <a:gd name="T6" fmla="*/ 29 w 29"/>
                              <a:gd name="T7" fmla="*/ 38 h 38"/>
                              <a:gd name="T8" fmla="*/ 0 w 29"/>
                              <a:gd name="T9" fmla="*/ 38 h 38"/>
                              <a:gd name="T10" fmla="*/ 0 w 29"/>
                              <a:gd name="T11" fmla="*/ 8 h 38"/>
                              <a:gd name="T12" fmla="*/ 8 w 29"/>
                              <a:gd name="T13" fmla="*/ 0 h 38"/>
                            </a:gdLst>
                            <a:ahLst/>
                            <a:cxnLst>
                              <a:cxn ang="0">
                                <a:pos x="T0" y="T1"/>
                              </a:cxn>
                              <a:cxn ang="0">
                                <a:pos x="T2" y="T3"/>
                              </a:cxn>
                              <a:cxn ang="0">
                                <a:pos x="T4" y="T5"/>
                              </a:cxn>
                              <a:cxn ang="0">
                                <a:pos x="T6" y="T7"/>
                              </a:cxn>
                              <a:cxn ang="0">
                                <a:pos x="T8" y="T9"/>
                              </a:cxn>
                              <a:cxn ang="0">
                                <a:pos x="T10" y="T11"/>
                              </a:cxn>
                              <a:cxn ang="0">
                                <a:pos x="T12" y="T13"/>
                              </a:cxn>
                            </a:cxnLst>
                            <a:rect l="0" t="0" r="r" b="b"/>
                            <a:pathLst>
                              <a:path w="29" h="38">
                                <a:moveTo>
                                  <a:pt x="8" y="0"/>
                                </a:moveTo>
                                <a:lnTo>
                                  <a:pt x="18" y="0"/>
                                </a:lnTo>
                                <a:lnTo>
                                  <a:pt x="29" y="8"/>
                                </a:lnTo>
                                <a:lnTo>
                                  <a:pt x="29" y="38"/>
                                </a:lnTo>
                                <a:lnTo>
                                  <a:pt x="0" y="38"/>
                                </a:lnTo>
                                <a:lnTo>
                                  <a:pt x="0" y="8"/>
                                </a:lnTo>
                                <a:lnTo>
                                  <a:pt x="8"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33" name="î$1îdè"/>
                        <wps:cNvSpPr/>
                        <wps:spPr bwMode="auto">
                          <a:xfrm>
                            <a:off x="300038" y="417513"/>
                            <a:ext cx="122238" cy="60325"/>
                          </a:xfrm>
                          <a:custGeom>
                            <a:avLst/>
                            <a:gdLst>
                              <a:gd name="T0" fmla="*/ 9 w 77"/>
                              <a:gd name="T1" fmla="*/ 0 h 38"/>
                              <a:gd name="T2" fmla="*/ 69 w 77"/>
                              <a:gd name="T3" fmla="*/ 0 h 38"/>
                              <a:gd name="T4" fmla="*/ 77 w 77"/>
                              <a:gd name="T5" fmla="*/ 8 h 38"/>
                              <a:gd name="T6" fmla="*/ 77 w 77"/>
                              <a:gd name="T7" fmla="*/ 38 h 38"/>
                              <a:gd name="T8" fmla="*/ 0 w 77"/>
                              <a:gd name="T9" fmla="*/ 38 h 38"/>
                              <a:gd name="T10" fmla="*/ 0 w 77"/>
                              <a:gd name="T11" fmla="*/ 8 h 38"/>
                              <a:gd name="T12" fmla="*/ 9 w 77"/>
                              <a:gd name="T13" fmla="*/ 0 h 38"/>
                            </a:gdLst>
                            <a:ahLst/>
                            <a:cxnLst>
                              <a:cxn ang="0">
                                <a:pos x="T0" y="T1"/>
                              </a:cxn>
                              <a:cxn ang="0">
                                <a:pos x="T2" y="T3"/>
                              </a:cxn>
                              <a:cxn ang="0">
                                <a:pos x="T4" y="T5"/>
                              </a:cxn>
                              <a:cxn ang="0">
                                <a:pos x="T6" y="T7"/>
                              </a:cxn>
                              <a:cxn ang="0">
                                <a:pos x="T8" y="T9"/>
                              </a:cxn>
                              <a:cxn ang="0">
                                <a:pos x="T10" y="T11"/>
                              </a:cxn>
                              <a:cxn ang="0">
                                <a:pos x="T12" y="T13"/>
                              </a:cxn>
                            </a:cxnLst>
                            <a:rect l="0" t="0" r="r" b="b"/>
                            <a:pathLst>
                              <a:path w="77" h="38">
                                <a:moveTo>
                                  <a:pt x="9" y="0"/>
                                </a:moveTo>
                                <a:lnTo>
                                  <a:pt x="69" y="0"/>
                                </a:lnTo>
                                <a:lnTo>
                                  <a:pt x="77" y="8"/>
                                </a:lnTo>
                                <a:lnTo>
                                  <a:pt x="77" y="38"/>
                                </a:lnTo>
                                <a:lnTo>
                                  <a:pt x="0" y="38"/>
                                </a:lnTo>
                                <a:lnTo>
                                  <a:pt x="0" y="8"/>
                                </a:lnTo>
                                <a:lnTo>
                                  <a:pt x="9"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34" name="iśľïḓe"/>
                        <wps:cNvSpPr/>
                        <wps:spPr bwMode="auto">
                          <a:xfrm>
                            <a:off x="495300" y="417513"/>
                            <a:ext cx="6350" cy="60325"/>
                          </a:xfrm>
                          <a:prstGeom prst="rect">
                            <a:avLst/>
                          </a:prstGeom>
                          <a:solidFill>
                            <a:srgbClr val="FFFFFF"/>
                          </a:solidFill>
                          <a:ln w="0" cap="flat">
                            <a:solidFill>
                              <a:srgbClr val="FFFFFF"/>
                            </a:solidFill>
                            <a:prstDash val="solid"/>
                            <a:miter lim="800000"/>
                            <a:headEnd/>
                            <a:tailEnd/>
                          </a:ln>
                        </wps:spPr>
                        <wps:bodyPr anchor="ctr"/>
                      </wps:wsp>
                      <wps:wsp>
                        <wps:cNvPr id="35" name="iṣļïḑè"/>
                        <wps:cNvSpPr/>
                        <wps:spPr bwMode="auto">
                          <a:xfrm>
                            <a:off x="287338" y="417513"/>
                            <a:ext cx="6350" cy="60325"/>
                          </a:xfrm>
                          <a:prstGeom prst="rect">
                            <a:avLst/>
                          </a:prstGeom>
                          <a:solidFill>
                            <a:srgbClr val="FFFFFF"/>
                          </a:solidFill>
                          <a:ln w="0" cap="flat">
                            <a:solidFill>
                              <a:srgbClr val="FFFFFF"/>
                            </a:solidFill>
                            <a:prstDash val="solid"/>
                            <a:miter lim="800000"/>
                            <a:headEnd/>
                            <a:tailEnd/>
                          </a:ln>
                        </wps:spPr>
                        <wps:bodyPr anchor="ctr"/>
                      </wps:wsp>
                      <wps:wsp>
                        <wps:cNvPr id="36" name="iṡḷidé"/>
                        <wps:cNvSpPr/>
                        <wps:spPr bwMode="auto">
                          <a:xfrm>
                            <a:off x="428625" y="417513"/>
                            <a:ext cx="3175" cy="60325"/>
                          </a:xfrm>
                          <a:prstGeom prst="rect">
                            <a:avLst/>
                          </a:prstGeom>
                          <a:solidFill>
                            <a:srgbClr val="FFFFFF"/>
                          </a:solidFill>
                          <a:ln w="0" cap="flat">
                            <a:solidFill>
                              <a:srgbClr val="FFFFFF"/>
                            </a:solidFill>
                            <a:prstDash val="solid"/>
                            <a:miter lim="800000"/>
                            <a:headEnd/>
                            <a:tailEnd/>
                          </a:ln>
                        </wps:spPr>
                        <wps:bodyPr anchor="ctr"/>
                      </wps:wsp>
                      <wps:wsp>
                        <wps:cNvPr id="37" name="íṡḷíḋe"/>
                        <wps:cNvSpPr/>
                        <wps:spPr bwMode="auto">
                          <a:xfrm>
                            <a:off x="260350" y="484188"/>
                            <a:ext cx="204788" cy="3175"/>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38" name="íŝ1iḑê"/>
                        <wps:cNvSpPr/>
                        <wps:spPr bwMode="auto">
                          <a:xfrm>
                            <a:off x="254000" y="490538"/>
                            <a:ext cx="214313" cy="3175"/>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39" name="îṩḷiḑe"/>
                        <wps:cNvSpPr/>
                        <wps:spPr bwMode="auto">
                          <a:xfrm>
                            <a:off x="250825" y="500063"/>
                            <a:ext cx="220663" cy="1588"/>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0" name="iṧḻiḑê"/>
                        <wps:cNvSpPr/>
                        <wps:spPr bwMode="auto">
                          <a:xfrm>
                            <a:off x="250825" y="503238"/>
                            <a:ext cx="223838" cy="3175"/>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1" name="ïṣḻîḋè"/>
                        <wps:cNvSpPr/>
                        <wps:spPr bwMode="auto">
                          <a:xfrm>
                            <a:off x="244475" y="514350"/>
                            <a:ext cx="234950" cy="3175"/>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2" name="îṡ1îḍé"/>
                        <wps:cNvSpPr/>
                        <wps:spPr bwMode="auto">
                          <a:xfrm>
                            <a:off x="82550" y="520700"/>
                            <a:ext cx="560388" cy="6350"/>
                          </a:xfrm>
                          <a:custGeom>
                            <a:avLst/>
                            <a:gdLst>
                              <a:gd name="T0" fmla="*/ 0 w 353"/>
                              <a:gd name="T1" fmla="*/ 0 h 4"/>
                              <a:gd name="T2" fmla="*/ 353 w 353"/>
                              <a:gd name="T3" fmla="*/ 0 h 4"/>
                              <a:gd name="T4" fmla="*/ 351 w 353"/>
                              <a:gd name="T5" fmla="*/ 4 h 4"/>
                              <a:gd name="T6" fmla="*/ 2 w 353"/>
                              <a:gd name="T7" fmla="*/ 4 h 4"/>
                              <a:gd name="T8" fmla="*/ 0 w 353"/>
                              <a:gd name="T9" fmla="*/ 0 h 4"/>
                            </a:gdLst>
                            <a:ahLst/>
                            <a:cxnLst>
                              <a:cxn ang="0">
                                <a:pos x="T0" y="T1"/>
                              </a:cxn>
                              <a:cxn ang="0">
                                <a:pos x="T2" y="T3"/>
                              </a:cxn>
                              <a:cxn ang="0">
                                <a:pos x="T4" y="T5"/>
                              </a:cxn>
                              <a:cxn ang="0">
                                <a:pos x="T6" y="T7"/>
                              </a:cxn>
                              <a:cxn ang="0">
                                <a:pos x="T8" y="T9"/>
                              </a:cxn>
                            </a:cxnLst>
                            <a:rect l="0" t="0" r="r" b="b"/>
                            <a:pathLst>
                              <a:path w="353" h="4">
                                <a:moveTo>
                                  <a:pt x="0" y="0"/>
                                </a:moveTo>
                                <a:lnTo>
                                  <a:pt x="353" y="0"/>
                                </a:lnTo>
                                <a:lnTo>
                                  <a:pt x="351" y="4"/>
                                </a:lnTo>
                                <a:lnTo>
                                  <a:pt x="2" y="4"/>
                                </a:lnTo>
                                <a:lnTo>
                                  <a:pt x="0" y="0"/>
                                </a:lnTo>
                                <a:close/>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43" name="îš1íḑe"/>
                        <wps:cNvSpPr/>
                        <wps:spPr bwMode="auto">
                          <a:xfrm>
                            <a:off x="88900" y="533400"/>
                            <a:ext cx="547688" cy="6350"/>
                          </a:xfrm>
                          <a:custGeom>
                            <a:avLst/>
                            <a:gdLst>
                              <a:gd name="T0" fmla="*/ 0 w 345"/>
                              <a:gd name="T1" fmla="*/ 0 h 4"/>
                              <a:gd name="T2" fmla="*/ 345 w 345"/>
                              <a:gd name="T3" fmla="*/ 0 h 4"/>
                              <a:gd name="T4" fmla="*/ 343 w 345"/>
                              <a:gd name="T5" fmla="*/ 4 h 4"/>
                              <a:gd name="T6" fmla="*/ 2 w 345"/>
                              <a:gd name="T7" fmla="*/ 4 h 4"/>
                              <a:gd name="T8" fmla="*/ 0 w 345"/>
                              <a:gd name="T9" fmla="*/ 0 h 4"/>
                            </a:gdLst>
                            <a:ahLst/>
                            <a:cxnLst>
                              <a:cxn ang="0">
                                <a:pos x="T0" y="T1"/>
                              </a:cxn>
                              <a:cxn ang="0">
                                <a:pos x="T2" y="T3"/>
                              </a:cxn>
                              <a:cxn ang="0">
                                <a:pos x="T4" y="T5"/>
                              </a:cxn>
                              <a:cxn ang="0">
                                <a:pos x="T6" y="T7"/>
                              </a:cxn>
                              <a:cxn ang="0">
                                <a:pos x="T8" y="T9"/>
                              </a:cxn>
                            </a:cxnLst>
                            <a:rect l="0" t="0" r="r" b="b"/>
                            <a:pathLst>
                              <a:path w="345" h="4">
                                <a:moveTo>
                                  <a:pt x="0" y="0"/>
                                </a:moveTo>
                                <a:lnTo>
                                  <a:pt x="345" y="0"/>
                                </a:lnTo>
                                <a:lnTo>
                                  <a:pt x="343" y="4"/>
                                </a:lnTo>
                                <a:lnTo>
                                  <a:pt x="2" y="4"/>
                                </a:lnTo>
                                <a:lnTo>
                                  <a:pt x="0" y="0"/>
                                </a:lnTo>
                                <a:close/>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44" name="iš1ïḍe"/>
                        <wps:cNvSpPr/>
                        <wps:spPr bwMode="auto">
                          <a:xfrm>
                            <a:off x="185738" y="339725"/>
                            <a:ext cx="352425" cy="4763"/>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5" name="îSḻîde"/>
                        <wps:cNvSpPr/>
                        <wps:spPr bwMode="auto">
                          <a:xfrm>
                            <a:off x="195263" y="350838"/>
                            <a:ext cx="33338" cy="3175"/>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6" name="î$ḻîḑé"/>
                        <wps:cNvSpPr/>
                        <wps:spPr bwMode="auto">
                          <a:xfrm>
                            <a:off x="254000" y="350838"/>
                            <a:ext cx="211138" cy="1588"/>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7" name="íŝļïḓe"/>
                        <wps:cNvSpPr/>
                        <wps:spPr bwMode="auto">
                          <a:xfrm>
                            <a:off x="260350" y="354013"/>
                            <a:ext cx="3175" cy="301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8" name="îS1iḍé"/>
                        <wps:cNvSpPr/>
                        <wps:spPr bwMode="auto">
                          <a:xfrm>
                            <a:off x="250825" y="354013"/>
                            <a:ext cx="3175" cy="301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9" name="išlïdé"/>
                        <wps:cNvSpPr/>
                        <wps:spPr bwMode="auto">
                          <a:xfrm>
                            <a:off x="238125" y="354013"/>
                            <a:ext cx="6350" cy="301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50" name="ïSlïde"/>
                        <wps:cNvSpPr/>
                        <wps:spPr bwMode="auto">
                          <a:xfrm>
                            <a:off x="271463" y="354013"/>
                            <a:ext cx="6350"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1" name="îşľïďe"/>
                        <wps:cNvSpPr/>
                        <wps:spPr bwMode="auto">
                          <a:xfrm>
                            <a:off x="280988" y="354013"/>
                            <a:ext cx="6350"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2" name="ïşľíďê"/>
                        <wps:cNvSpPr/>
                        <wps:spPr bwMode="auto">
                          <a:xfrm>
                            <a:off x="293688"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3" name="íś1ïdè"/>
                        <wps:cNvSpPr/>
                        <wps:spPr bwMode="auto">
                          <a:xfrm>
                            <a:off x="303213" y="354013"/>
                            <a:ext cx="7938"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0" y="0"/>
                                  <a:pt x="1" y="0"/>
                                  <a:pt x="2" y="0"/>
                                </a:cubicBezTo>
                                <a:cubicBezTo>
                                  <a:pt x="2" y="3"/>
                                  <a:pt x="2" y="6"/>
                                  <a:pt x="2"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4" name="iṩḷiḍe"/>
                        <wps:cNvSpPr/>
                        <wps:spPr bwMode="auto">
                          <a:xfrm>
                            <a:off x="314325" y="354013"/>
                            <a:ext cx="6350"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5" name="ïŝ1iďè"/>
                        <wps:cNvSpPr/>
                        <wps:spPr bwMode="auto">
                          <a:xfrm>
                            <a:off x="327025"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6" name="íṩļíḋê"/>
                        <wps:cNvSpPr/>
                        <wps:spPr bwMode="auto">
                          <a:xfrm>
                            <a:off x="336550"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7" name="ïṧ1ïdè"/>
                        <wps:cNvSpPr/>
                        <wps:spPr bwMode="auto">
                          <a:xfrm>
                            <a:off x="346075" y="354013"/>
                            <a:ext cx="7938"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8" name="íŝḻîḍé"/>
                        <wps:cNvSpPr/>
                        <wps:spPr bwMode="auto">
                          <a:xfrm>
                            <a:off x="357188" y="354013"/>
                            <a:ext cx="6350"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9" name="îşḻïḓé"/>
                        <wps:cNvSpPr/>
                        <wps:spPr bwMode="auto">
                          <a:xfrm>
                            <a:off x="369888"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60" name="íśļíďè"/>
                        <wps:cNvSpPr/>
                        <wps:spPr bwMode="auto">
                          <a:xfrm>
                            <a:off x="379413"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61" name="iŝ1ïdé"/>
                        <wps:cNvSpPr/>
                        <wps:spPr bwMode="auto">
                          <a:xfrm>
                            <a:off x="388938" y="354013"/>
                            <a:ext cx="7938"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62" name="is1ídè"/>
                        <wps:cNvSpPr/>
                        <wps:spPr bwMode="auto">
                          <a:xfrm>
                            <a:off x="400050" y="354013"/>
                            <a:ext cx="6350"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2" y="0"/>
                                  <a:pt x="2" y="0"/>
                                </a:cubicBezTo>
                                <a:cubicBezTo>
                                  <a:pt x="2" y="3"/>
                                  <a:pt x="2" y="6"/>
                                  <a:pt x="2" y="9"/>
                                </a:cubicBezTo>
                                <a:cubicBezTo>
                                  <a:pt x="2"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63" name="islíďê"/>
                        <wps:cNvSpPr/>
                        <wps:spPr bwMode="auto">
                          <a:xfrm>
                            <a:off x="412750"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192" name="iṩlíḑê"/>
                        <wps:cNvSpPr/>
                        <wps:spPr bwMode="auto">
                          <a:xfrm>
                            <a:off x="422275" y="354013"/>
                            <a:ext cx="6350"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193" name="îṥḷïďê"/>
                        <wps:cNvSpPr/>
                        <wps:spPr bwMode="auto">
                          <a:xfrm>
                            <a:off x="431800" y="354013"/>
                            <a:ext cx="7938"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194" name="íṥḻïďè"/>
                        <wps:cNvSpPr/>
                        <wps:spPr bwMode="auto">
                          <a:xfrm>
                            <a:off x="446088"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195" name="íṡḷíḍè"/>
                        <wps:cNvSpPr/>
                        <wps:spPr bwMode="auto">
                          <a:xfrm>
                            <a:off x="455613" y="354013"/>
                            <a:ext cx="3175" cy="301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96" name="î$ḷîḑé"/>
                        <wps:cNvSpPr/>
                        <wps:spPr bwMode="auto">
                          <a:xfrm>
                            <a:off x="465138" y="354013"/>
                            <a:ext cx="6350" cy="301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97" name="í$ľîdè"/>
                        <wps:cNvSpPr/>
                        <wps:spPr bwMode="auto">
                          <a:xfrm>
                            <a:off x="474663" y="354013"/>
                            <a:ext cx="7938" cy="301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98" name="iṥ1iḍè"/>
                        <wps:cNvSpPr/>
                        <wps:spPr bwMode="auto">
                          <a:xfrm>
                            <a:off x="488950" y="350838"/>
                            <a:ext cx="39688" cy="3175"/>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99" name="ïslidé"/>
                        <wps:cNvSpPr/>
                        <wps:spPr bwMode="auto">
                          <a:xfrm>
                            <a:off x="128588" y="423863"/>
                            <a:ext cx="17463" cy="6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00" name="íṡlïďè"/>
                        <wps:cNvSpPr/>
                        <wps:spPr bwMode="auto">
                          <a:xfrm>
                            <a:off x="333375" y="423863"/>
                            <a:ext cx="55563" cy="53975"/>
                          </a:xfrm>
                          <a:custGeom>
                            <a:avLst/>
                            <a:gdLst>
                              <a:gd name="T0" fmla="*/ 0 w 35"/>
                              <a:gd name="T1" fmla="*/ 0 h 34"/>
                              <a:gd name="T2" fmla="*/ 35 w 35"/>
                              <a:gd name="T3" fmla="*/ 0 h 34"/>
                              <a:gd name="T4" fmla="*/ 35 w 35"/>
                              <a:gd name="T5" fmla="*/ 34 h 34"/>
                              <a:gd name="T6" fmla="*/ 0 w 35"/>
                              <a:gd name="T7" fmla="*/ 34 h 34"/>
                              <a:gd name="T8" fmla="*/ 0 w 35"/>
                              <a:gd name="T9" fmla="*/ 0 h 34"/>
                              <a:gd name="T10" fmla="*/ 0 w 35"/>
                              <a:gd name="T11" fmla="*/ 0 h 34"/>
                              <a:gd name="T12" fmla="*/ 4 w 35"/>
                              <a:gd name="T13" fmla="*/ 8 h 34"/>
                              <a:gd name="T14" fmla="*/ 4 w 35"/>
                              <a:gd name="T15" fmla="*/ 27 h 34"/>
                              <a:gd name="T16" fmla="*/ 8 w 35"/>
                              <a:gd name="T17" fmla="*/ 27 h 34"/>
                              <a:gd name="T18" fmla="*/ 8 w 35"/>
                              <a:gd name="T19" fmla="*/ 8 h 34"/>
                              <a:gd name="T20" fmla="*/ 4 w 35"/>
                              <a:gd name="T21" fmla="*/ 8 h 34"/>
                              <a:gd name="T22" fmla="*/ 4 w 35"/>
                              <a:gd name="T23" fmla="*/ 8 h 34"/>
                              <a:gd name="T24" fmla="*/ 29 w 35"/>
                              <a:gd name="T25" fmla="*/ 8 h 34"/>
                              <a:gd name="T26" fmla="*/ 29 w 35"/>
                              <a:gd name="T27" fmla="*/ 27 h 34"/>
                              <a:gd name="T28" fmla="*/ 31 w 35"/>
                              <a:gd name="T29" fmla="*/ 27 h 34"/>
                              <a:gd name="T30" fmla="*/ 31 w 35"/>
                              <a:gd name="T31" fmla="*/ 8 h 34"/>
                              <a:gd name="T32" fmla="*/ 29 w 35"/>
                              <a:gd name="T33" fmla="*/ 8 h 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5" h="34">
                                <a:moveTo>
                                  <a:pt x="0" y="0"/>
                                </a:moveTo>
                                <a:lnTo>
                                  <a:pt x="35" y="0"/>
                                </a:lnTo>
                                <a:lnTo>
                                  <a:pt x="35" y="34"/>
                                </a:lnTo>
                                <a:lnTo>
                                  <a:pt x="0" y="34"/>
                                </a:lnTo>
                                <a:lnTo>
                                  <a:pt x="0" y="0"/>
                                </a:lnTo>
                                <a:lnTo>
                                  <a:pt x="0" y="0"/>
                                </a:lnTo>
                                <a:close/>
                                <a:moveTo>
                                  <a:pt x="4" y="8"/>
                                </a:moveTo>
                                <a:lnTo>
                                  <a:pt x="4" y="27"/>
                                </a:lnTo>
                                <a:lnTo>
                                  <a:pt x="8" y="27"/>
                                </a:lnTo>
                                <a:lnTo>
                                  <a:pt x="8" y="8"/>
                                </a:lnTo>
                                <a:lnTo>
                                  <a:pt x="4" y="8"/>
                                </a:lnTo>
                                <a:lnTo>
                                  <a:pt x="4" y="8"/>
                                </a:lnTo>
                                <a:close/>
                                <a:moveTo>
                                  <a:pt x="29" y="8"/>
                                </a:moveTo>
                                <a:lnTo>
                                  <a:pt x="29" y="27"/>
                                </a:lnTo>
                                <a:lnTo>
                                  <a:pt x="31" y="27"/>
                                </a:lnTo>
                                <a:lnTo>
                                  <a:pt x="31" y="8"/>
                                </a:lnTo>
                                <a:lnTo>
                                  <a:pt x="29" y="8"/>
                                </a:lnTo>
                                <a:close/>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201" name="iṧ1ïḓè"/>
                        <wps:cNvSpPr/>
                        <wps:spPr bwMode="auto">
                          <a:xfrm>
                            <a:off x="0" y="0"/>
                            <a:ext cx="722313" cy="727075"/>
                          </a:xfrm>
                          <a:custGeom>
                            <a:avLst/>
                            <a:gdLst>
                              <a:gd name="T0" fmla="*/ 109 w 219"/>
                              <a:gd name="T1" fmla="*/ 0 h 218"/>
                              <a:gd name="T2" fmla="*/ 219 w 219"/>
                              <a:gd name="T3" fmla="*/ 109 h 218"/>
                              <a:gd name="T4" fmla="*/ 109 w 219"/>
                              <a:gd name="T5" fmla="*/ 218 h 218"/>
                              <a:gd name="T6" fmla="*/ 0 w 219"/>
                              <a:gd name="T7" fmla="*/ 109 h 218"/>
                              <a:gd name="T8" fmla="*/ 109 w 219"/>
                              <a:gd name="T9" fmla="*/ 0 h 218"/>
                              <a:gd name="T10" fmla="*/ 109 w 219"/>
                              <a:gd name="T11" fmla="*/ 3 h 218"/>
                              <a:gd name="T12" fmla="*/ 4 w 219"/>
                              <a:gd name="T13" fmla="*/ 109 h 218"/>
                              <a:gd name="T14" fmla="*/ 109 w 219"/>
                              <a:gd name="T15" fmla="*/ 215 h 218"/>
                              <a:gd name="T16" fmla="*/ 215 w 219"/>
                              <a:gd name="T17" fmla="*/ 109 h 218"/>
                              <a:gd name="T18" fmla="*/ 109 w 219"/>
                              <a:gd name="T19" fmla="*/ 3 h 2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19" h="218">
                                <a:moveTo>
                                  <a:pt x="109" y="0"/>
                                </a:moveTo>
                                <a:cubicBezTo>
                                  <a:pt x="170" y="0"/>
                                  <a:pt x="219" y="49"/>
                                  <a:pt x="219" y="109"/>
                                </a:cubicBezTo>
                                <a:cubicBezTo>
                                  <a:pt x="219" y="169"/>
                                  <a:pt x="170" y="218"/>
                                  <a:pt x="109" y="218"/>
                                </a:cubicBezTo>
                                <a:cubicBezTo>
                                  <a:pt x="49" y="218"/>
                                  <a:pt x="0" y="169"/>
                                  <a:pt x="0" y="109"/>
                                </a:cubicBezTo>
                                <a:cubicBezTo>
                                  <a:pt x="0" y="49"/>
                                  <a:pt x="49" y="0"/>
                                  <a:pt x="109" y="0"/>
                                </a:cubicBezTo>
                                <a:close/>
                                <a:moveTo>
                                  <a:pt x="109" y="3"/>
                                </a:moveTo>
                                <a:cubicBezTo>
                                  <a:pt x="51" y="3"/>
                                  <a:pt x="4" y="51"/>
                                  <a:pt x="4" y="109"/>
                                </a:cubicBezTo>
                                <a:cubicBezTo>
                                  <a:pt x="4" y="167"/>
                                  <a:pt x="51" y="215"/>
                                  <a:pt x="109" y="215"/>
                                </a:cubicBezTo>
                                <a:cubicBezTo>
                                  <a:pt x="168" y="215"/>
                                  <a:pt x="215" y="167"/>
                                  <a:pt x="215" y="109"/>
                                </a:cubicBezTo>
                                <a:cubicBezTo>
                                  <a:pt x="215" y="51"/>
                                  <a:pt x="168" y="3"/>
                                  <a:pt x="109" y="3"/>
                                </a:cubicBezTo>
                                <a:close/>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g:wgp>
                  </a:graphicData>
                </a:graphic>
                <wp14:sizeRelH relativeFrom="margin">
                  <wp14:pctWidth>0</wp14:pctWidth>
                </wp14:sizeRelH>
                <wp14:sizeRelV relativeFrom="margin">
                  <wp14:pctHeight>0</wp14:pctHeight>
                </wp14:sizeRelV>
              </wp:anchor>
            </w:drawing>
          </mc:Choice>
          <mc:Fallback>
            <w:pict>
              <v:group w14:anchorId="4982BC8D" id="íšḻîďê" o:spid="_x0000_s1026" style="position:absolute;left:0;text-align:left;margin-left:0;margin-top:-3.75pt;width:140.7pt;height:130.65pt;z-index:251662336;mso-position-horizontal:center;mso-position-horizontal-relative:margin;mso-width-relative:margin;mso-height-relative:margin" coordsize="7223,7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">
                <v:shape id="ïş1íḍê" o:spid="_x0000_s1027" style="position:absolute;left:238;top:206;width:6731;height:6794;visibility:visible;mso-wrap-style:square;v-text-anchor:middle" coordsize="204,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" path="m102,v57,,102,46,102,102c204,158,159,204,102,204,46,204,,158,,102,,46,46,,102,xm102,25c59,25,24,60,24,103v,43,35,78,78,78c145,181,180,146,180,103,180,60,145,25,102,25xe" fillcolor="#00523a" stroked="f">
                  <v:path arrowok="t" o:connecttype="custom" o:connectlocs="336550,0;673100,339725;336550,679450;0,339725;336550,0;336550,83266;79188,343056;336550,602845;593912,343056;336550,83266" o:connectangles="0,0,0,0,0,0,0,0,0,0"/>
                </v:shape>
                <v:shape id="íšḻïḍè" o:spid="_x0000_s1028" style="position:absolute;left:698;top:365;width:5842;height:2032;visibility:visible;mso-wrap-style:square;v-text-anchor:middle" coordsize="17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" path="m6,46v,,,,,c6,46,6,46,6,46v,,,1,,1c6,47,6,47,6,47,17,57,17,57,17,57v,,,,,c8,53,8,53,8,53v,1,,1,,1c15,60,15,60,15,60v,1,,1,,1c1,55,1,55,1,55v,,,,,c1,55,1,55,1,55,,56,,56,,56v,,,,,c2,53,2,53,2,53v,,,,,c2,53,2,53,2,53v,,,1,,1c2,54,2,54,2,54v9,4,9,4,9,4c12,58,12,58,12,58,5,52,5,52,5,52v-1,,-1,,-1,c3,52,3,52,3,52v,,,,,c3,52,3,52,3,52v-1,,-1,,-1,c4,49,4,49,4,49v,,,,,c4,50,4,50,4,50v,,,,,c4,50,4,50,4,51v9,3,9,3,9,3c13,54,13,54,13,54,6,48,6,48,6,48v,,,,-1,c5,48,5,48,5,48v,,,,,c4,48,4,48,4,48,6,46,6,46,6,46xm22,48v,1,-1,1,-1,1c20,50,19,49,18,48,10,42,10,42,10,42v,,,-1,,-1c10,41,10,41,10,41v,-1,,-1,,-1c10,40,10,40,10,40,7,43,7,43,7,43v1,,1,,1,c8,43,8,43,8,43v,,,,,c9,43,9,43,9,43v8,7,8,7,8,7c18,50,19,51,20,50v1,,2,,3,-1c24,48,24,47,24,46v,-1,-1,-2,-2,-3c14,36,14,36,14,36v,,,,,c14,36,14,36,14,35v,,,,,c14,35,14,35,14,35v-2,2,-2,2,-2,2c12,38,12,38,12,38v1,-1,1,-1,1,-1c13,37,13,37,13,37v,,1,,1,c22,44,22,44,22,44v1,,1,1,1,2c23,47,23,47,22,48xm33,36v,,,,,c33,36,34,36,34,36v,-1,,-1,,-1c35,36,35,36,35,36v-3,3,-3,3,-3,3c31,38,31,38,31,38v1,,1,,1,c32,38,32,37,32,37v,,,,,c27,32,27,32,27,32v-4,4,-4,4,-4,4c28,40,28,40,28,40v,1,,1,,1c28,41,29,41,29,40v,,,,,c30,41,30,41,30,41v-3,2,-3,2,-3,2c26,43,26,43,26,43v1,,1,,1,c27,42,27,42,27,42v,,,,,-1c18,32,18,32,18,32v,,-1,,-1,c17,32,17,32,17,32v-1,,-1,,-1,c16,32,16,32,16,32v3,-3,3,-3,3,-3c19,29,19,29,19,29v,1,,1,,1c19,30,19,30,19,30v,,,1,,1c23,35,23,35,23,35v4,-4,4,-4,4,-4c23,27,23,27,23,27v,,-1,,-1,c22,27,22,27,22,27v-1,,-1,,-1,c21,27,21,27,21,27v3,-3,3,-3,3,-3c24,25,24,25,24,25v,,,,,c24,25,24,25,24,26v,,,,,c33,36,33,36,33,36xm38,26v3,3,3,3,3,3c41,29,41,30,41,30v,,,,,c41,31,41,31,41,31v,,,,,c44,29,44,29,44,29v,-1,,-1,,-1c44,29,44,29,44,29v-1,,-1,,-1,c43,29,42,29,42,28,31,18,31,18,31,18v-1,2,-1,2,-1,2c35,33,35,33,35,33v,,,1,,1c35,34,35,34,35,35v,,,,,c35,35,35,35,35,35v3,-2,3,-2,3,-2c38,33,38,33,38,33v-1,,-1,,-1,c37,33,37,33,36,33v,,,-1,,-1c34,29,34,29,34,29v4,-3,4,-3,4,-3xm31,21v,,,,,c34,28,34,28,34,28v3,-2,3,-2,3,-2c31,21,31,21,31,21xm51,21v,,,,,c46,11,46,11,46,11v,,,,,c46,11,46,11,45,11v,,,,,c44,11,44,11,44,11,48,9,48,9,48,9v,1,,1,,1c47,10,47,10,47,10v,,,,,c47,10,47,11,47,11v6,13,6,13,6,13c53,24,53,24,53,24v,,,,,c40,15,40,15,40,15v,,,,,c46,26,46,26,46,26v,,,,,c47,26,47,26,47,26v1,,1,,1,c48,26,48,26,48,26v-3,2,-3,2,-3,2c44,28,44,28,44,28v1,-1,1,-1,1,-1c45,27,45,27,45,27v1,,1,-1,,-1c39,15,39,15,39,15v,-1,,-1,,-1c39,14,39,14,38,14v,1,,1,,1c37,14,37,14,37,14v3,-1,3,-1,3,-1c51,21,51,21,51,21xm70,17v,,1,,2,-1c72,15,72,14,72,14,70,3,70,3,70,3v,,-1,,-1,c69,3,69,3,69,3v-1,,-1,,-1,c68,2,68,2,68,2,71,1,71,1,71,1v,1,,1,,1c71,2,71,2,71,2v,,-1,,-1,c70,3,70,3,70,3v3,10,3,10,3,10c73,15,73,16,72,16v-1,1,-1,2,-2,2c68,18,67,18,66,18v,-1,-1,-1,-1,-3c62,5,62,5,62,5v,,,-1,,-1c62,4,62,4,61,4v,,,,,c61,4,61,4,61,4,65,3,65,3,65,3v,1,,1,,1c64,4,64,4,64,4v,,,,,c64,4,64,4,64,5v2,10,2,10,2,10c66,16,67,17,67,17v1,1,2,1,3,xm84,12v,,,,,c84,1,84,1,84,1v,,,,-1,c83,1,83,1,83,1v-1,,-1,,-1,c82,,82,,82,v4,,4,,4,c86,1,86,1,86,1v-1,,-1,,-1,c85,1,85,1,84,1v,,,,,c85,16,85,16,85,16v,,,,,c85,16,85,16,85,16,77,3,77,3,77,3v,,,,,c77,15,77,15,77,15v,,1,,1,1c78,16,78,16,78,16v1,,1,,1,c79,16,79,16,79,16v-4,,-4,,-4,c75,16,75,16,75,16v1,,1,,1,c76,16,77,16,77,16v,-1,,-1,,-1c76,2,76,2,76,2v,,,,,-1c76,1,75,1,75,1v-1,,-1,,-1,c74,1,74,1,74,1v3,,3,,3,c84,12,84,12,84,12xm90,1c90,,90,,90,v8,1,8,1,8,1c98,1,98,1,98,1v-2,,-2,,-2,c95,1,95,1,95,1v,,,,,1c94,15,94,15,94,15v,,,,,c94,15,94,15,95,15v2,1,2,1,2,1c97,16,97,16,97,16v-8,,-8,,-8,c89,15,89,15,89,15v2,,2,,2,c92,15,92,15,92,15v,,,,,c93,2,93,2,93,2v,-1,,-1,,-1c93,1,93,1,92,1v-2,,-2,,-2,xm109,3v,-1,,-1,,-1c113,3,113,3,113,3v,,,,,c112,3,112,3,112,3v,,,,-1,1c111,4,111,4,111,4v-6,13,-6,13,-6,13c104,17,104,17,104,17,103,3,103,3,103,3v,,,-1,,-1c103,2,103,2,102,2v,,,,,c102,1,102,1,102,1v4,1,4,1,4,1c106,2,106,2,106,2v-1,,-1,,-1,c105,2,105,2,105,2v,1,,1,,1c105,14,105,14,105,14v1,,1,,1,c110,4,110,4,110,4v,,,,,-1c110,3,110,3,110,3v-1,,-1,,-1,xm116,5v,,,,,c117,5,117,5,117,5v,,,1,,1c113,18,113,18,113,18v,,,1,,1c112,19,112,19,112,19v-1,-1,-1,-1,-1,-1c111,19,111,19,111,19v9,3,9,3,9,3c122,19,122,19,122,19v,-1,,-1,,-1c121,19,120,20,120,20v-1,1,-2,1,-3,c115,20,115,20,115,20v,,-1,-1,-1,-1c114,19,114,19,114,19v2,-7,2,-7,2,-7c119,13,119,13,119,13v1,,1,,1,1c120,14,120,15,120,15v,1,,1,,1c120,16,120,16,120,16v2,-5,2,-5,2,-5c122,11,122,11,122,11v-1,,-1,,-1,c121,12,121,12,121,12v-1,1,-1,1,-2,c117,12,117,12,117,12v1,-6,1,-6,1,-6c118,6,119,6,119,6v,,,,,c122,7,122,7,122,7v,,1,,1,1c124,8,124,9,124,10v1,,1,,1,c125,7,125,7,125,7,116,4,116,4,116,4v,1,,1,,1xm136,17v,1,-1,2,-2,2c133,19,133,19,132,19v-1,7,-1,7,-1,7c131,26,131,27,131,27v,,,,1,c132,27,132,27,132,27v,1,,1,,1c130,27,130,27,130,27v,-9,,-9,,-9c129,17,129,17,129,17v-3,6,-3,6,-3,6c125,24,125,24,126,24v,,,,,c126,25,126,25,126,25v,,,,,c122,23,122,23,122,23v1,,1,,1,c123,23,123,23,123,23v,,1,,1,c124,23,124,23,124,23v6,-12,6,-12,6,-12c130,11,130,11,130,10v,,,,,c129,10,129,10,129,10v1,-1,1,-1,1,-1c134,12,134,12,134,12v1,,2,1,3,2c137,15,137,16,136,17xm129,17v2,1,2,1,2,1c131,18,132,18,133,18v1,,1,-1,2,-2c135,15,136,15,135,14v,-1,,-2,-2,-2c133,11,133,11,133,11v-1,,-1,,-1,c132,11,132,11,132,12v-3,5,-3,5,-3,5xm141,25v1,2,1,3,1,3c142,29,142,30,142,30v-1,1,-1,2,-2,2c139,32,138,32,137,32v,-1,-1,-2,-1,-3c135,28,136,27,136,26v,,,,,c134,30,134,30,134,30v,,,,,c135,30,135,30,135,30v,,,,1,1c136,31,136,32,137,32v1,1,2,1,3,1c142,33,142,32,143,31v1,-1,1,-2,1,-3c144,27,143,26,142,25v-1,-2,-1,-3,-1,-3c141,21,141,20,141,20v1,-1,1,-1,2,-1c144,18,144,18,145,19v1,1,2,1,2,2c147,22,147,23,147,24v,,,,,c149,21,149,21,149,21v,,,,-1,c148,21,148,21,148,21v,,-1,-1,-1,-1c147,19,146,19,146,19v-1,-1,-2,-1,-3,-1c141,18,141,19,140,19v-1,1,-1,2,-1,3c140,23,140,24,141,25xm154,26v,,,,,c159,31,159,31,159,31v,,,,,c158,30,158,30,158,30v-1,-1,-1,-1,-1,-1c157,29,157,29,156,30v-9,9,-9,9,-9,9c147,39,147,39,147,40v,,,,1,c149,42,149,42,149,42v,,,,,c143,37,143,37,143,37v1,,1,,1,c145,38,145,38,145,38v1,,1,,1,c146,38,146,38,146,38v9,-9,9,-9,9,-9c155,28,156,28,156,28v,,-1,,-1,-1c154,26,154,26,154,26xm155,50v1,,1,,1,c155,49,155,49,155,49v,,,,,c155,49,155,48,155,48v10,-8,10,-8,10,-8c166,40,166,40,166,40v,,,,1,c167,41,167,42,167,42v,1,,1,-1,3c166,45,166,45,166,45v3,-3,3,-3,3,-3c163,35,163,35,163,35v-3,2,-3,2,-3,2c160,37,160,37,160,37v2,,3,,3,c163,37,164,37,164,38v1,,1,,1,c165,39,165,39,164,39v-10,8,-10,8,-10,8c154,47,154,47,154,47v,,-1,,-1,c153,46,153,46,153,46v-1,1,-1,1,-1,1c155,50,155,50,155,50xm174,54v,,1,,1,-1c175,53,175,53,174,53v,-1,,-1,,-1c175,52,175,52,175,52v2,3,2,3,2,3c176,55,176,55,176,55v,,,,,c176,55,176,55,175,55v,,,,-1,c166,56,166,56,166,56v-4,2,-4,2,-4,2c162,59,162,59,162,59v-1,,,,,1c162,60,162,60,162,60v,1,,1,,1c159,56,159,56,159,56v1,,1,,1,c160,57,160,57,160,57v,,,,1,c161,57,161,57,161,57v4,-2,4,-2,4,-2c171,48,171,48,171,48v,,,,,-1c171,47,171,47,171,47v,-1,,-1,,-1c171,46,171,46,171,46v2,4,2,4,2,4c173,50,173,50,173,50v,-1,,-1,,-1c172,49,172,49,172,49v,,,,-1,c167,55,167,55,167,55v,,,,,l174,54xe" strokecolor="white" strokeweight=".25pt">
                  <v:stroke joinstyle="miter"/>
                  <v:path arrowok="t" o:connecttype="custom" o:connectlocs="26405,176551;0,186544;16503,173220;13202,166557;16503,159895;33006,136577;56110,166557;46208,116590;75913,153233;102318,126584;95716,133246;59410,106597;62711,99934;69312,89941;135323,96603;141924,96603;115520,116590;102318,69954;151826,36643;155127,36643;155127,86610;128722,49967;237641,53298;234340,6662;214537,49967;211236,13325;277247,3331;277247,3331;257444,53298;254144,49967;297051,3331;310253,49967;303652,49967;372964,9993;336658,6662;346559,46636;386166,16656;402669,63292;392767,43305;399368,39974;409270,33311;432374,86610;415871,76616;409270,76616;452177,46636;438975,36643;452177,106597;452177,106597;478582,63292;481882,63292;524790,103266;491784,139908;511588,89941;547894,133246;528090,123252;504986,153233;584200,183213;534692,199869;544593,183213;570998,163226" o:connectangles="0,0,0,0,0,0,0,0,0,0,0,0,0,0,0,0,0,0,0,0,0,0,0,0,0,0,0,0,0,0,0,0,0,0,0,0,0,0,0,0,0,0,0,0,0,0,0,0,0,0,0,0,0,0,0,0,0,0,0,0"/>
                </v:shape>
                <v:shape id="ïśľíḓé" o:spid="_x0000_s1029" style="position:absolute;left:1158;top:1174;width:4922;height:4969;visibility:visible;mso-wrap-style:square;v-text-anchor:middle" coordsize="14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" path="m74,v41,,75,33,75,74c149,115,115,149,74,149,33,149,,115,,74,,33,33,,74,xm74,2c35,2,2,34,2,74v,40,33,72,72,72c114,146,146,114,146,74,146,34,114,2,74,2xe" fillcolor="#00523a" stroked="f">
                  <v:path arrowok="t" o:connecttype="custom" o:connectlocs="244411,0;492125,246777;244411,496888;0,246777;244411,0;244411,6670;6606,246777;244411,486884;482216,246777;244411,6670" o:connectangles="0,0,0,0,0,0,0,0,0,0"/>
                </v:shape>
                <v:shape id="ïslíḍê" o:spid="_x0000_s1030" style="position:absolute;left:2238;top:1809;width:2746;height:1461;visibility:visible;mso-wrap-style:square;v-text-anchor:middle" coordsize="8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" path="m10,43v8,-4,8,-4,8,-4c67,39,67,39,67,39v6,3,6,3,6,3c74,43,75,43,76,43v4,-1,7,-8,7,-8c83,35,79,38,76,37v-3,,-7,-1,-7,-4c69,30,70,27,70,26v,,-3,3,-6,4c61,32,60,31,59,31,57,30,56,29,56,29v,-5,,-5,,-5c58,23,58,23,58,23v,-4,,-4,,-4c54,19,54,19,54,19v,,,2,-1,2c52,21,44,21,44,21v,,-1,-1,-1,-3c44,17,44,17,44,13v,-3,,-4,-1,-5c43,7,42,7,43,6v1,-1,1,-2,,-4c42,1,43,2,43,,40,,40,,40,v-1,,,1,-1,2c38,3,38,5,39,6v,1,1,1,,2c38,9,38,10,38,13v,3,,4,,5c39,20,38,21,38,21v-1,,-8,,-8,c30,21,29,20,29,19v-4,,-4,,-4,c25,23,25,23,25,23v1,1,1,1,1,1c27,29,27,29,27,29v,,-3,2,-5,2c19,31,13,26,13,26v,,1,7,,9c13,37,10,37,7,37,4,37,,35,,34v,,3,6,5,8c7,44,10,43,10,43xe" fillcolor="#1e2678" stroked="f">
                  <v:path arrowok="t" o:connecttype="custom" o:connectlocs="33089,142731;59560,129453;221696,129453;241549,139411;251476,142731;274638,116176;251476,122815;228314,109538;231622,86302;211769,99580;195225,102899;185298,96260;185298,79664;191916,76344;191916,63067;178680,63067;175371,69706;145591,69706;142282,59748;145591,43151;142282,26555;142282,19916;142282,6639;142282,0;132356,0;129047,6639;129047,19916;129047,26555;125738,43151;125738,59748;125738,69706;99267,69706;95958,63067;82722,63067;82722,76344;86031,79664;89340,96260;72796,102899;43016,86302;43016,116176;23162,122815;0,112857;16544,139411;33089,142731" o:connectangles="0,0,0,0,0,0,0,0,0,0,0,0,0,0,0,0,0,0,0,0,0,0,0,0,0,0,0,0,0,0,0,0,0,0,0,0,0,0,0,0,0,0,0,0"/>
                </v:shape>
                <v:shape id="íṡļïdê" o:spid="_x0000_s1031" style="position:absolute;left:635;top:3032;width:5969;height:2413;visibility:visible;mso-wrap-style:square;v-text-anchor:middle" coordsize="18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" path="m58,72c8,72,8,72,8,72,3,63,3,63,3,63v3,,3,,3,c7,61,10,57,11,55v1,,2,,3,c14,45,14,39,14,29,6,25,,19,,4,13,19,25,20,30,,40,22,50,16,58,8v1,9,-7,16,-7,17c131,25,131,25,131,25,128,21,123,15,122,8v9,10,19,15,28,-8c160,23,169,16,181,5v-3,18,-7,18,-15,23c166,38,166,45,166,55v2,,3,,5,c178,65,178,65,178,65v-4,7,-4,7,-4,7l58,72xe" stroked="f">
                  <v:path arrowok="t" o:connecttype="custom" o:connectlocs="191272,241300;26382,241300;9893,211138;19787,211138;36276,184326;46169,184326;46169,97190;0,13406;98934,0;191272,26811;168187,83785;432010,83785;402330,26811;494669,0;596900,16757;547433,93839;547433,184326;563922,184326;587007,217840;573815,241300;191272,241300" o:connectangles="0,0,0,0,0,0,0,0,0,0,0,0,0,0,0,0,0,0,0,0,0"/>
                </v:shape>
                <v:shape id="iş1ïďe" o:spid="_x0000_s1032" style="position:absolute;left:730;top:3143;width:5778;height:2000;visibility:visible;mso-wrap-style:square;v-text-anchor:middle" coordsize="17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" path="m130,51v,-1,,-1,,-1c48,50,48,50,48,50v,1,,1,,1c52,51,52,51,52,51v-4,9,-4,9,-4,9c34,60,20,60,7,60v1,-2,2,-4,3,-6c11,54,12,54,14,54,14,44,13,34,13,25,5,20,1,14,,7,12,18,22,17,28,v9,22,19,15,27,7c55,14,50,17,48,22v79,,79,,79,c125,18,120,14,119,7v8,8,18,15,28,-7c153,17,163,18,175,7v-2,7,-6,12,-14,17c161,34,161,44,161,53v1,,3,,4,c166,55,167,58,169,60v-14,,-27,,-41,c124,51,124,51,124,51r6,xe" fillcolor="#1e2678" stroked="f">
                  <v:path arrowok="t" o:connecttype="custom" o:connectlocs="429260,170021;429260,166688;158496,166688;158496,170021;171704,170021;158496,200025;23114,200025;33020,180023;46228,180023;42926,83344;0,23336;92456,0;181610,23336;158496,73343;419354,73343;392938,23336;485394,0;577850,23336;531622,80010;531622,176689;544830,176689;558038,200025;422656,200025;409448,170021;429260,170021" o:connectangles="0,0,0,0,0,0,0,0,0,0,0,0,0,0,0,0,0,0,0,0,0,0,0,0,0"/>
                </v:shape>
                <v:rect id="ïṩḷíḍé" o:spid="_x0000_s1033" style="position:absolute;left:5143;top:4238;width:175;height: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" stroked="f"/>
                <v:rect id="ïśľíḍè" o:spid="_x0000_s1034" style="position:absolute;left:1889;top:4238;width:158;height: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" stroked="f"/>
                <v:rect id="í$ḻîḋè" o:spid="_x0000_s1035" style="position:absolute;left:5746;top:4238;width:159;height: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" stroked="f"/>
                <v:rect id="iṣļíḋe" o:spid="_x0000_s1036" style="position:absolute;left:1587;top:4238;width:159;height: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" stroked="f"/>
                <v:rect id="iṩḷiḓé" o:spid="_x0000_s1037" style="position:absolute;left:5445;top:4238;width:174;height: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" stroked="f"/>
                <v:rect id="iSľiḍè" o:spid="_x0000_s1038" style="position:absolute;left:1127;top:3937;width:4953;height: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" stroked="f"/>
                <v:rect id="ïṩḷîḍe" o:spid="_x0000_s1039" style="position:absolute;left:1127;top:4064;width:1159;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" stroked="f"/>
                <v:rect id="íšḻiḑê" o:spid="_x0000_s1040" style="position:absolute;left:2381;top:4064;width:428;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" stroked="f"/>
                <v:rect id="ïṩļïďè" o:spid="_x0000_s1041" style="position:absolute;left:3000;top:4064;width:571;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" stroked="f"/>
                <v:rect id="îṥlïḋê" o:spid="_x0000_s1042" style="position:absolute;left:3667;top:4064;width:555;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" stroked="f"/>
                <v:rect id="îṧľïdè" o:spid="_x0000_s1043" style="position:absolute;left:4429;top:4064;width:428;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" stroked="f"/>
                <v:rect id="iSḷîḓê" o:spid="_x0000_s1044" style="position:absolute;left:4953;top:4064;width:1127;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" stroked="f"/>
                <v:rect id="îślíďè" o:spid="_x0000_s1045" style="position:absolute;left:4286;top:4064;width:79;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" stroked="f"/>
                <v:rect id="iSḻïḍè" o:spid="_x0000_s1046" style="position:absolute;left:2873;top:4064;width:63;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" stroked="f"/>
                <v:shape id="ïṡliḑê" o:spid="_x0000_s1047" style="position:absolute;left:3000;top:3175;width:270;height:63;visibility:visible;mso-wrap-style:square;v-text-anchor:middle" coordsize="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" path="m8,v,2,,2,,2c,2,,2,,2,,2,,,8,xm8,v,,,,,e" fillcolor="#1e2678" stroked="f">
                  <v:path arrowok="t" o:connecttype="custom" o:connectlocs="26988,0;26988,6350;0,6350;26988,0;26988,0;26988,0" o:connectangles="0,0,0,0,0,0"/>
                </v:shape>
                <v:shape id="islïďé" o:spid="_x0000_s1048" style="position:absolute;left:2667;top:3175;width:269;height:158;visibility:visible;mso-wrap-style:square;v-text-anchor:middle" coordsize="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" path="m7,c8,2,8,2,8,2,1,5,1,5,1,5,1,5,,2,7,xm7,v,,,,,e" fillcolor="#1e2678" stroked="f">
                  <v:path arrowok="t" o:connecttype="custom" o:connectlocs="23615,0;26988,6350;3374,15875;23615,0;23615,0;23615,0" o:connectangles="0,0,0,0,0,0"/>
                </v:shape>
                <v:shape id="îṥḷîdé" o:spid="_x0000_s1049" style="position:absolute;left:4318;top:3175;width:269;height:158;visibility:visible;mso-wrap-style:square;v-text-anchor:middle" coordsize="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" path="m1,c,2,,2,,2,7,5,7,5,7,5,7,5,8,2,1,xm1,v,,,,,e" fillcolor="#1e2678" stroked="f">
                  <v:path arrowok="t" o:connecttype="custom" o:connectlocs="3374,0;0,6350;23615,15875;3374,0;3374,0;3374,0" o:connectangles="0,0,0,0,0,0"/>
                </v:shape>
                <v:shape id="isḷîḋé" o:spid="_x0000_s1050" style="position:absolute;left:3333;top:3175;width:270;height:63;visibility:visible;mso-wrap-style:square;v-text-anchor:middle" coordsize="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" path="m8,v,2,,2,,2c,2,,2,,2,,2,,,8,xm8,v,,,,,e" fillcolor="#1e2678" stroked="f">
                  <v:path arrowok="t" o:connecttype="custom" o:connectlocs="26988,0;26988,6350;0,6350;26988,0;26988,0;26988,0" o:connectangles="0,0,0,0,0,0"/>
                </v:shape>
                <v:shape id="iśḷïḑè" o:spid="_x0000_s1051" style="position:absolute;left:3667;top:3175;width:254;height:63;visibility:visible;mso-wrap-style:square;v-text-anchor:middle" coordsize="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" path="m8,v,2,,2,,2c,2,,2,,2,,2,,,8,xm8,v,,,,,e" fillcolor="#1e2678" stroked="f">
                  <v:path arrowok="t" o:connecttype="custom" o:connectlocs="25400,0;25400,6350;0,6350;25400,0;25400,0;25400,0" o:connectangles="0,0,0,0,0,0"/>
                </v:shape>
                <v:shape id="iṧľiďé" o:spid="_x0000_s1052" style="position:absolute;left:4000;top:3175;width:254;height:63;visibility:visible;mso-wrap-style:square;v-text-anchor:middle" coordsize="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" path="m8,v,2,,2,,2c,2,,2,,2,,2,,,8,xm8,v,,,,,e" fillcolor="#1e2678" stroked="f">
                  <v:path arrowok="t" o:connecttype="custom" o:connectlocs="25400,0;25400,6350;0,6350;25400,0;25400,0;25400,0" o:connectangles="0,0,0,0,0,0"/>
                </v:shape>
                <v:rect id="išľïḍé" o:spid="_x0000_s1053" style="position:absolute;left:2206;top:4175;width:80;height: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" strokecolor="white" strokeweight="0"/>
                <v:shape id="îŝlîḑè" o:spid="_x0000_s1054" style="position:absolute;left:2349;top:4175;width:460;height:603;visibility:visible;mso-wrap-style:square;v-text-anchor:middle" coordsize="2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" path="m8,l20,r9,8l29,38,,38,,8,8,xe" stroked="f">
                  <v:path arrowok="t" o:connecttype="custom" o:connectlocs="12700,0;31750,0;46038,12700;46038,60325;0,60325;0,12700;12700,0" o:connectangles="0,0,0,0,0,0,0"/>
                </v:shape>
                <v:shape id="îṩḻíḓe" o:spid="_x0000_s1055" style="position:absolute;left:4429;top:4175;width:460;height:603;visibility:visible;mso-wrap-style:square;v-text-anchor:middle" coordsize="2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" path="m8,l18,,29,8r,30l,38,,8,8,xe" stroked="f">
                  <v:path arrowok="t" o:connecttype="custom" o:connectlocs="12700,0;28575,0;46038,12700;46038,60325;0,60325;0,12700;12700,0" o:connectangles="0,0,0,0,0,0,0"/>
                </v:shape>
                <v:shape id="î$1îdè" o:spid="_x0000_s1056" style="position:absolute;left:3000;top:4175;width:1222;height:603;visibility:visible;mso-wrap-style:square;v-text-anchor:middle" coordsize="7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" path="m9,l69,r8,8l77,38,,38,,8,9,xe" stroked="f">
                  <v:path arrowok="t" o:connecttype="custom" o:connectlocs="14288,0;109538,0;122238,12700;122238,60325;0,60325;0,12700;14288,0" o:connectangles="0,0,0,0,0,0,0"/>
                </v:shape>
                <v:rect id="iśľïḓe" o:spid="_x0000_s1057" style="position:absolute;left:4953;top:4175;width:63;height: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" strokecolor="white" strokeweight="0"/>
                <v:rect id="iṣļïḑè" o:spid="_x0000_s1058" style="position:absolute;left:2873;top:4175;width:63;height: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" strokecolor="white" strokeweight="0"/>
                <v:rect id="iṡḷidé" o:spid="_x0000_s1059" style="position:absolute;left:4286;top:4175;width:32;height: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" strokecolor="white" strokeweight="0"/>
                <v:rect id="íṡḷíḋe" o:spid="_x0000_s1060" style="position:absolute;left:2603;top:4841;width:2048;height: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" fillcolor="#1e2678" stroked="f"/>
                <v:rect id="íŝ1iḑê" o:spid="_x0000_s1061" style="position:absolute;left:2540;top:4905;width:2143;height: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" fillcolor="#1e2678" stroked="f"/>
                <v:rect id="îṩḷiḑe" o:spid="_x0000_s1062" style="position:absolute;left:2508;top:5000;width:2206;height: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" fillcolor="#1e2678" stroked="f"/>
                <v:rect id="iṧḻiḑê" o:spid="_x0000_s1063" style="position:absolute;left:2508;top:5032;width:2238;height: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" fillcolor="#1e2678" stroked="f"/>
                <v:rect id="ïṣḻîḋè" o:spid="_x0000_s1064" style="position:absolute;left:2444;top:5143;width:2350;height: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" fillcolor="#1e2678" stroked="f"/>
                <v:shape id="îṡ1îḍé" o:spid="_x0000_s1065" style="position:absolute;left:825;top:5207;width:5604;height:63;visibility:visible;mso-wrap-style:square;v-text-anchor:middle" coordsize="3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" path="m,l353,r-2,4l2,4,,xe" fillcolor="#1e2678" stroked="f">
                  <v:path arrowok="t" o:connecttype="custom" o:connectlocs="0,0;560388,0;557213,6350;3175,6350;0,0" o:connectangles="0,0,0,0,0"/>
                </v:shape>
                <v:shape id="îš1íḑe" o:spid="_x0000_s1066" style="position:absolute;left:889;top:5334;width:5476;height:63;visibility:visible;mso-wrap-style:square;v-text-anchor:middle" coordsize="3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" path="m,l345,r-2,4l2,4,,xe" fillcolor="#1e2678" stroked="f">
                  <v:path arrowok="t" o:connecttype="custom" o:connectlocs="0,0;547688,0;544513,6350;3175,6350;0,0" o:connectangles="0,0,0,0,0"/>
                </v:shape>
                <v:rect id="iš1ïḍe" o:spid="_x0000_s1067" style="position:absolute;left:1857;top:3397;width:3524;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" fillcolor="#1e2678" stroked="f"/>
                <v:rect id="îSḻîde" o:spid="_x0000_s1068" style="position:absolute;left:1952;top:3508;width:334;height: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" fillcolor="#1e2678" stroked="f"/>
                <v:rect id="î$ḻîḑé" o:spid="_x0000_s1069" style="position:absolute;left:2540;top:3508;width:2111;height: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" fillcolor="#1e2678" stroked="f"/>
                <v:rect id="íŝļïḓe" o:spid="_x0000_s1070" style="position:absolute;left:2603;top:3540;width:32;height: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" fillcolor="black" stroked="f"/>
                <v:rect id="îS1iḍé" o:spid="_x0000_s1071" style="position:absolute;left:2508;top:3540;width:32;height: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" fillcolor="black" stroked="f"/>
                <v:rect id="išlïdé" o:spid="_x0000_s1072" style="position:absolute;left:2381;top:3540;width:63;height: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" fillcolor="black" stroked="f"/>
                <v:shape id="ïSlïde" o:spid="_x0000_s1073" style="position:absolute;left:2714;top:3540;width:64;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" path="m,c1,,1,,2,v,3,,6,,9c1,9,1,9,,9,,6,,3,,xe" fillcolor="black" stroked="f">
                  <v:path arrowok="t" o:connecttype="custom" o:connectlocs="0,0;6350,0;6350,30163;0,30163;0,0" o:connectangles="0,0,0,0,0"/>
                </v:shape>
                <v:shape id="îşľïďe" o:spid="_x0000_s1074" style="position:absolute;left:2809;top:3540;width:64;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" path="m,c1,,1,,2,v,3,,6,,9c1,9,1,9,,9,,6,,3,,xe" fillcolor="black" stroked="f">
                  <v:path arrowok="t" o:connecttype="custom" o:connectlocs="0,0;6350,0;6350,30163;0,30163;0,0" o:connectangles="0,0,0,0,0"/>
                </v:shape>
                <v:shape id="ïşľíďê" o:spid="_x0000_s1075" style="position:absolute;left:2936;top:3540;width:32;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" path="m,c,,1,,1,v,3,,6,,9c1,9,,9,,9,,6,,3,,xe" fillcolor="black" stroked="f">
                  <v:path arrowok="t" o:connecttype="custom" o:connectlocs="0,0;3175,0;3175,30163;0,30163;0,0" o:connectangles="0,0,0,0,0"/>
                </v:shape>
                <v:shape id="íś1ïdè" o:spid="_x0000_s1076" style="position:absolute;left:3032;top:3540;width:79;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" path="m,c,,1,,2,v,3,,6,,9c1,9,,9,,9,,6,,3,,xe" fillcolor="black" stroked="f">
                  <v:path arrowok="t" o:connecttype="custom" o:connectlocs="0,0;7938,0;7938,30163;0,30163;0,0" o:connectangles="0,0,0,0,0"/>
                </v:shape>
                <v:shape id="iṩḷiḍe" o:spid="_x0000_s1077" style="position:absolute;left:3143;top:3540;width:63;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" path="m,c1,,1,,2,v,3,,6,,9c1,9,1,9,,9,,6,,3,,xe" fillcolor="black" stroked="f">
                  <v:path arrowok="t" o:connecttype="custom" o:connectlocs="0,0;6350,0;6350,30163;0,30163;0,0" o:connectangles="0,0,0,0,0"/>
                </v:shape>
                <v:shape id="ïŝ1iďè" o:spid="_x0000_s1078" style="position:absolute;left:3270;top:3540;width:32;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" path="m,c,,1,,1,v,3,,6,,9c1,9,,9,,9,,6,,3,,xe" fillcolor="black" stroked="f">
                  <v:path arrowok="t" o:connecttype="custom" o:connectlocs="0,0;3175,0;3175,30163;0,30163;0,0" o:connectangles="0,0,0,0,0"/>
                </v:shape>
                <v:shape id="íṩļíḋê" o:spid="_x0000_s1079" style="position:absolute;left:3365;top:3540;width:32;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" path="m,c,,1,,1,v,3,,6,,9c1,9,,9,,9,,6,,3,,xe" fillcolor="black" stroked="f">
                  <v:path arrowok="t" o:connecttype="custom" o:connectlocs="0,0;3175,0;3175,30163;0,30163;0,0" o:connectangles="0,0,0,0,0"/>
                </v:shape>
                <v:shape id="ïṧ1ïdè" o:spid="_x0000_s1080" style="position:absolute;left:3460;top:3540;width:80;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" path="m,c1,,1,,2,v,3,,6,,9c1,9,1,9,,9,,6,,3,,xe" fillcolor="black" stroked="f">
                  <v:path arrowok="t" o:connecttype="custom" o:connectlocs="0,0;7938,0;7938,30163;0,30163;0,0" o:connectangles="0,0,0,0,0"/>
                </v:shape>
                <v:shape id="íŝḻîḍé" o:spid="_x0000_s1081" style="position:absolute;left:3571;top:3540;width:64;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" path="m,c1,,1,,2,v,3,,6,,9c1,9,1,9,,9,,6,,3,,xe" fillcolor="black" stroked="f">
                  <v:path arrowok="t" o:connecttype="custom" o:connectlocs="0,0;6350,0;6350,30163;0,30163;0,0" o:connectangles="0,0,0,0,0"/>
                </v:shape>
                <v:shape id="îşḻïḓé" o:spid="_x0000_s1082" style="position:absolute;left:3698;top:3540;width:32;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" path="m,c,,1,,1,v,3,,6,,9c1,9,,9,,9,,6,,3,,xe" fillcolor="black" stroked="f">
                  <v:path arrowok="t" o:connecttype="custom" o:connectlocs="0,0;3175,0;3175,30163;0,30163;0,0" o:connectangles="0,0,0,0,0"/>
                </v:shape>
                <v:shape id="íśļíďè" o:spid="_x0000_s1083" style="position:absolute;left:3794;top:3540;width:31;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" path="m,c,,1,,1,v,3,,6,,9c1,9,,9,,9,,6,,3,,xe" fillcolor="black" stroked="f">
                  <v:path arrowok="t" o:connecttype="custom" o:connectlocs="0,0;3175,0;3175,30163;0,30163;0,0" o:connectangles="0,0,0,0,0"/>
                </v:shape>
                <v:shape id="iŝ1ïdé" o:spid="_x0000_s1084" style="position:absolute;left:3889;top:3540;width:79;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" path="m,c1,,1,,2,v,3,,6,,9c1,9,1,9,,9,,6,,3,,xe" fillcolor="black" stroked="f">
                  <v:path arrowok="t" o:connecttype="custom" o:connectlocs="0,0;7938,0;7938,30163;0,30163;0,0" o:connectangles="0,0,0,0,0"/>
                </v:shape>
                <v:shape id="is1ídè" o:spid="_x0000_s1085" style="position:absolute;left:4000;top:3540;width:64;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" path="m,c1,,2,,2,v,3,,6,,9c2,9,1,9,,9,,6,,3,,xe" fillcolor="black" stroked="f">
                  <v:path arrowok="t" o:connecttype="custom" o:connectlocs="0,0;6350,0;6350,30163;0,30163;0,0" o:connectangles="0,0,0,0,0"/>
                </v:shape>
                <v:shape id="islíďê" o:spid="_x0000_s1086" style="position:absolute;left:4127;top:3540;width:32;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" path="m,c,,1,,1,v,3,,6,,9c1,9,,9,,9,,6,,3,,xe" fillcolor="black" stroked="f">
                  <v:path arrowok="t" o:connecttype="custom" o:connectlocs="0,0;3175,0;3175,30163;0,30163;0,0" o:connectangles="0,0,0,0,0"/>
                </v:shape>
                <v:shape id="iṩlíḑê" o:spid="_x0000_s1087" style="position:absolute;left:4222;top:3540;width:64;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" path="m,c1,,1,,2,v,3,,6,,9c1,9,1,9,,9,,6,,3,,xe" fillcolor="black" stroked="f">
                  <v:path arrowok="t" o:connecttype="custom" o:connectlocs="0,0;6350,0;6350,30163;0,30163;0,0" o:connectangles="0,0,0,0,0"/>
                </v:shape>
                <v:shape id="îṥḷïďê" o:spid="_x0000_s1088" style="position:absolute;left:4318;top:3540;width:79;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" path="m,c1,,1,,2,v,3,,6,,9c1,9,1,9,,9,,6,,3,,xe" fillcolor="black" stroked="f">
                  <v:path arrowok="t" o:connecttype="custom" o:connectlocs="0,0;7938,0;7938,30163;0,30163;0,0" o:connectangles="0,0,0,0,0"/>
                </v:shape>
                <v:shape id="íṥḻïďè" o:spid="_x0000_s1089" style="position:absolute;left:4460;top:3540;width:32;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" path="m,c,,1,,1,v,3,,6,,9c1,9,,9,,9,,6,,3,,xe" fillcolor="black" stroked="f">
                  <v:path arrowok="t" o:connecttype="custom" o:connectlocs="0,0;3175,0;3175,30163;0,30163;0,0" o:connectangles="0,0,0,0,0"/>
                </v:shape>
                <v:rect id="íṡḷíḍè" o:spid="_x0000_s1090" style="position:absolute;left:4556;top:3540;width:31;height: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" fillcolor="black" stroked="f"/>
                <v:rect id="î$ḷîḑé" o:spid="_x0000_s1091" style="position:absolute;left:4651;top:3540;width:63;height: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" fillcolor="black" stroked="f"/>
                <v:rect id="í$ľîdè" o:spid="_x0000_s1092" style="position:absolute;left:4746;top:3540;width:80;height: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" fillcolor="black" stroked="f"/>
                <v:rect id="iṥ1iḍè" o:spid="_x0000_s1093" style="position:absolute;left:4889;top:3508;width:397;height: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" fillcolor="#1e2678" stroked="f"/>
                <v:rect id="ïslidé" o:spid="_x0000_s1094" style="position:absolute;left:1285;top:4238;width:175;height: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" stroked="f"/>
                <v:shape id="íṡlïďè" o:spid="_x0000_s1095" style="position:absolute;left:3333;top:4238;width:556;height:540;visibility:visible;mso-wrap-style:square;v-text-anchor:middle" coordsize="3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" path="m,l35,r,34l,34,,,,xm4,8r,19l8,27,8,8,4,8r,xm29,8r,19l31,27,31,8r-2,xe" fillcolor="#1e2678" stroked="f">
                  <v:path arrowok="t" o:connecttype="custom" o:connectlocs="0,0;55563,0;55563,53975;0,53975;0,0;0,0;6350,12700;6350,42863;12700,42863;12700,12700;6350,12700;6350,12700;46038,12700;46038,42863;49213,42863;49213,12700;46038,12700" o:connectangles="0,0,0,0,0,0,0,0,0,0,0,0,0,0,0,0,0"/>
                </v:shape>
                <v:shape id="iṧ1ïḓè" o:spid="_x0000_s1096" style="position:absolute;width:7223;height:7270;visibility:visible;mso-wrap-style:square;v-text-anchor:middle" coordsize="219,2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" path="m109,v61,,110,49,110,109c219,169,170,218,109,218,49,218,,169,,109,,49,49,,109,xm109,3c51,3,4,51,4,109v,58,47,106,105,106c168,215,215,167,215,109,215,51,168,3,109,3xe" fillcolor="#1e2678" stroked="f">
                  <v:path arrowok="t" o:connecttype="custom" o:connectlocs="359507,0;722313,363538;359507,727075;0,363538;359507,0;359507,10006;13193,363538;359507,717069;709120,363538;359507,10006" o:connectangles="0,0,0,0,0,0,0,0,0,0"/>
                </v:shape>
                <w10:wrap anchorx="margin"/>
              </v:group>
            </w:pict>
          </mc:Fallback>
        </mc:AlternateContent>
      </w:r>
    </w:p>
    <w:p w14:paraId="4E222288" w14:textId="77777777" w:rsidR="006538A2" w:rsidRDefault="006538A2" w:rsidP="00FC45FA">
      <w:pPr>
        <w:spacing w:line="240" w:lineRule="auto"/>
        <w:ind w:firstLine="420"/>
      </w:pPr>
    </w:p>
    <w:p w14:paraId="0E938EE1" w14:textId="77777777" w:rsidR="006538A2" w:rsidRDefault="006538A2" w:rsidP="00FC45FA">
      <w:pPr>
        <w:spacing w:line="240" w:lineRule="auto"/>
        <w:ind w:firstLine="420"/>
      </w:pPr>
    </w:p>
    <w:p w14:paraId="4DDD0E8D" w14:textId="77777777" w:rsidR="006538A2" w:rsidRDefault="006538A2" w:rsidP="00FC45FA">
      <w:pPr>
        <w:spacing w:line="240" w:lineRule="auto"/>
        <w:ind w:firstLine="420"/>
      </w:pPr>
    </w:p>
    <w:p w14:paraId="348415A2" w14:textId="77777777" w:rsidR="006538A2" w:rsidRDefault="006538A2" w:rsidP="00FC45FA">
      <w:pPr>
        <w:spacing w:line="240" w:lineRule="auto"/>
        <w:ind w:firstLine="420"/>
      </w:pPr>
    </w:p>
    <w:p w14:paraId="4A3EBC98" w14:textId="77777777" w:rsidR="006538A2" w:rsidRDefault="006538A2" w:rsidP="00FC45FA">
      <w:pPr>
        <w:spacing w:line="240" w:lineRule="auto"/>
        <w:ind w:firstLine="420"/>
      </w:pPr>
    </w:p>
    <w:p w14:paraId="63D5FDC4" w14:textId="40A19A46" w:rsidR="006538A2" w:rsidRDefault="006538A2" w:rsidP="00FC45FA">
      <w:pPr>
        <w:spacing w:line="240" w:lineRule="auto"/>
        <w:ind w:firstLine="420"/>
      </w:pPr>
    </w:p>
    <w:p w14:paraId="562CDE9B" w14:textId="77777777" w:rsidR="00120158" w:rsidRPr="00AD5B96" w:rsidRDefault="00120158" w:rsidP="00FC45FA">
      <w:pPr>
        <w:spacing w:line="240" w:lineRule="auto"/>
        <w:jc w:val="center"/>
        <w:rPr>
          <w:rFonts w:ascii="宋体" w:hAnsi="宋体"/>
          <w:b/>
          <w:spacing w:val="20"/>
          <w:sz w:val="52"/>
          <w:szCs w:val="52"/>
        </w:rPr>
      </w:pPr>
      <w:r w:rsidRPr="00233D3C">
        <w:rPr>
          <w:rFonts w:ascii="宋体" w:hAnsi="宋体" w:hint="eastAsia"/>
          <w:b/>
          <w:spacing w:val="11"/>
          <w:kern w:val="0"/>
          <w:sz w:val="52"/>
          <w:szCs w:val="52"/>
          <w:fitText w:val="5967" w:id="-1422219264"/>
        </w:rPr>
        <w:t>武汉大学研究生课程论</w:t>
      </w:r>
      <w:r w:rsidRPr="00233D3C">
        <w:rPr>
          <w:rFonts w:ascii="宋体" w:hAnsi="宋体" w:hint="eastAsia"/>
          <w:b/>
          <w:spacing w:val="2"/>
          <w:kern w:val="0"/>
          <w:sz w:val="52"/>
          <w:szCs w:val="52"/>
          <w:fitText w:val="5967" w:id="-1422219264"/>
        </w:rPr>
        <w:t>文</w:t>
      </w:r>
    </w:p>
    <w:p w14:paraId="23752D49" w14:textId="12A83C3C" w:rsidR="006538A2" w:rsidRDefault="006538A2" w:rsidP="00FC45FA">
      <w:pPr>
        <w:spacing w:line="240" w:lineRule="auto"/>
        <w:ind w:firstLine="420"/>
      </w:pPr>
    </w:p>
    <w:p w14:paraId="5B1B843D" w14:textId="49AD0C13" w:rsidR="00120158" w:rsidRDefault="00120158" w:rsidP="00FC45FA">
      <w:pPr>
        <w:spacing w:line="240" w:lineRule="auto"/>
        <w:ind w:firstLine="420"/>
      </w:pPr>
    </w:p>
    <w:p w14:paraId="0EB50EAB" w14:textId="530080D3" w:rsidR="00120158" w:rsidRDefault="00120158" w:rsidP="00FC45FA">
      <w:pPr>
        <w:spacing w:line="240" w:lineRule="auto"/>
        <w:ind w:firstLine="420"/>
      </w:pPr>
    </w:p>
    <w:p w14:paraId="555AFC29" w14:textId="1E88A51C" w:rsidR="00120158" w:rsidRDefault="00120158" w:rsidP="00FC45FA">
      <w:pPr>
        <w:spacing w:line="240" w:lineRule="auto"/>
        <w:ind w:firstLine="420"/>
      </w:pPr>
    </w:p>
    <w:p w14:paraId="7B32F271" w14:textId="77777777" w:rsidR="00120158" w:rsidRPr="00120158" w:rsidRDefault="00120158" w:rsidP="00FC45FA">
      <w:pPr>
        <w:spacing w:line="240" w:lineRule="auto"/>
        <w:ind w:firstLine="420"/>
      </w:pPr>
    </w:p>
    <w:p w14:paraId="6156FE44" w14:textId="77777777" w:rsidR="006538A2" w:rsidRPr="00120158" w:rsidRDefault="006538A2" w:rsidP="00FC45FA">
      <w:pPr>
        <w:spacing w:line="240" w:lineRule="auto"/>
        <w:ind w:firstLine="420"/>
      </w:pPr>
    </w:p>
    <w:tbl>
      <w:tblPr>
        <w:tblStyle w:val="a9"/>
        <w:tblW w:w="0" w:type="auto"/>
        <w:tblInd w:w="1271"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3402"/>
      </w:tblGrid>
      <w:tr w:rsidR="00B96D79" w14:paraId="7F02138F" w14:textId="77777777" w:rsidTr="008B47B1">
        <w:tc>
          <w:tcPr>
            <w:tcW w:w="1843" w:type="dxa"/>
          </w:tcPr>
          <w:p w14:paraId="03C83BC2" w14:textId="5B55ADF0" w:rsidR="00B96D79" w:rsidRDefault="00B96D79" w:rsidP="00FC45FA">
            <w:pPr>
              <w:spacing w:line="240" w:lineRule="auto"/>
            </w:pPr>
            <w:r w:rsidRPr="00092D46">
              <w:rPr>
                <w:rFonts w:ascii="宋体" w:hAnsi="宋体" w:hint="eastAsia"/>
                <w:b/>
                <w:sz w:val="32"/>
                <w:szCs w:val="32"/>
              </w:rPr>
              <w:t>课程名称：</w:t>
            </w:r>
          </w:p>
        </w:tc>
        <w:tc>
          <w:tcPr>
            <w:tcW w:w="3402" w:type="dxa"/>
            <w:tcBorders>
              <w:bottom w:val="single" w:sz="8" w:space="0" w:color="auto"/>
            </w:tcBorders>
          </w:tcPr>
          <w:p w14:paraId="33A93FD1" w14:textId="46637769" w:rsidR="00B96D79" w:rsidRPr="00B96D79" w:rsidRDefault="00B96D79" w:rsidP="00FC45FA">
            <w:pPr>
              <w:spacing w:line="240" w:lineRule="auto"/>
              <w:jc w:val="center"/>
            </w:pPr>
            <w:r w:rsidRPr="00B96D79">
              <w:rPr>
                <w:rFonts w:ascii="宋体" w:hAnsi="宋体" w:hint="eastAsia"/>
                <w:b/>
                <w:sz w:val="32"/>
                <w:szCs w:val="32"/>
              </w:rPr>
              <w:t>大 数 据 导 论</w:t>
            </w:r>
          </w:p>
        </w:tc>
      </w:tr>
      <w:tr w:rsidR="00B96D79" w14:paraId="1B667226" w14:textId="77777777" w:rsidTr="008B47B1">
        <w:tc>
          <w:tcPr>
            <w:tcW w:w="1843" w:type="dxa"/>
          </w:tcPr>
          <w:p w14:paraId="0DB53E9A" w14:textId="00FEA6E2" w:rsidR="00B96D79" w:rsidRDefault="00B96D79" w:rsidP="00FC45FA">
            <w:pPr>
              <w:spacing w:line="240" w:lineRule="auto"/>
            </w:pPr>
            <w:r w:rsidRPr="00092D46">
              <w:rPr>
                <w:rFonts w:ascii="宋体" w:hAnsi="宋体" w:hint="eastAsia"/>
                <w:b/>
                <w:sz w:val="32"/>
                <w:szCs w:val="32"/>
              </w:rPr>
              <w:t>教师姓名：</w:t>
            </w:r>
          </w:p>
        </w:tc>
        <w:tc>
          <w:tcPr>
            <w:tcW w:w="3402" w:type="dxa"/>
            <w:tcBorders>
              <w:top w:val="single" w:sz="8" w:space="0" w:color="auto"/>
              <w:bottom w:val="single" w:sz="8" w:space="0" w:color="auto"/>
            </w:tcBorders>
          </w:tcPr>
          <w:p w14:paraId="7D2F51EA" w14:textId="70E8BFD3" w:rsidR="00B96D79" w:rsidRPr="00B96D79" w:rsidRDefault="00B96D79" w:rsidP="00FC45FA">
            <w:pPr>
              <w:spacing w:line="240" w:lineRule="auto"/>
              <w:jc w:val="center"/>
            </w:pPr>
            <w:r w:rsidRPr="00B96D79">
              <w:rPr>
                <w:rFonts w:ascii="宋体" w:hAnsi="宋体" w:hint="eastAsia"/>
                <w:b/>
                <w:sz w:val="32"/>
                <w:szCs w:val="32"/>
              </w:rPr>
              <w:t>杨 先 娣</w:t>
            </w:r>
          </w:p>
        </w:tc>
      </w:tr>
      <w:tr w:rsidR="00B96D79" w14:paraId="49D845CA" w14:textId="77777777" w:rsidTr="008B47B1">
        <w:tc>
          <w:tcPr>
            <w:tcW w:w="1843" w:type="dxa"/>
          </w:tcPr>
          <w:p w14:paraId="4435E443" w14:textId="4454E5A6" w:rsidR="00B96D79" w:rsidRDefault="00B96D79" w:rsidP="00FC45FA">
            <w:pPr>
              <w:spacing w:line="240" w:lineRule="auto"/>
            </w:pPr>
            <w:r w:rsidRPr="00092D46">
              <w:rPr>
                <w:rFonts w:ascii="宋体" w:hAnsi="宋体" w:hint="eastAsia"/>
                <w:b/>
                <w:sz w:val="32"/>
                <w:szCs w:val="32"/>
              </w:rPr>
              <w:t>学生姓名：</w:t>
            </w:r>
          </w:p>
        </w:tc>
        <w:tc>
          <w:tcPr>
            <w:tcW w:w="3402" w:type="dxa"/>
            <w:tcBorders>
              <w:top w:val="single" w:sz="8" w:space="0" w:color="auto"/>
              <w:bottom w:val="single" w:sz="8" w:space="0" w:color="auto"/>
            </w:tcBorders>
          </w:tcPr>
          <w:p w14:paraId="6282AA9D" w14:textId="062A2FF7" w:rsidR="00B96D79" w:rsidRPr="00B96D79" w:rsidRDefault="008B47B1" w:rsidP="00FC45FA">
            <w:pPr>
              <w:spacing w:line="240" w:lineRule="auto"/>
              <w:jc w:val="center"/>
            </w:pPr>
            <w:r w:rsidRPr="008B47B1">
              <w:rPr>
                <w:rFonts w:ascii="宋体" w:hAnsi="宋体" w:hint="eastAsia"/>
                <w:b/>
                <w:sz w:val="32"/>
                <w:szCs w:val="32"/>
              </w:rPr>
              <w:t>叶</w:t>
            </w:r>
            <w:r>
              <w:rPr>
                <w:rFonts w:ascii="宋体" w:hAnsi="宋体" w:hint="eastAsia"/>
                <w:b/>
                <w:sz w:val="32"/>
                <w:szCs w:val="32"/>
              </w:rPr>
              <w:t xml:space="preserve"> </w:t>
            </w:r>
            <w:r w:rsidRPr="008B47B1">
              <w:rPr>
                <w:rFonts w:ascii="宋体" w:hAnsi="宋体" w:hint="eastAsia"/>
                <w:b/>
                <w:sz w:val="32"/>
                <w:szCs w:val="32"/>
              </w:rPr>
              <w:t>小</w:t>
            </w:r>
            <w:r>
              <w:rPr>
                <w:rFonts w:ascii="宋体" w:hAnsi="宋体" w:hint="eastAsia"/>
                <w:b/>
                <w:sz w:val="32"/>
                <w:szCs w:val="32"/>
              </w:rPr>
              <w:t xml:space="preserve"> </w:t>
            </w:r>
            <w:r w:rsidRPr="008B47B1">
              <w:rPr>
                <w:rFonts w:ascii="宋体" w:hAnsi="宋体" w:hint="eastAsia"/>
                <w:b/>
                <w:sz w:val="32"/>
                <w:szCs w:val="32"/>
              </w:rPr>
              <w:t>川</w:t>
            </w:r>
          </w:p>
        </w:tc>
      </w:tr>
      <w:tr w:rsidR="00B96D79" w14:paraId="622EE876" w14:textId="77777777" w:rsidTr="008B47B1">
        <w:tc>
          <w:tcPr>
            <w:tcW w:w="1843" w:type="dxa"/>
          </w:tcPr>
          <w:p w14:paraId="08FA40C9" w14:textId="07FAD7F8" w:rsidR="00B96D79" w:rsidRDefault="00B96D79" w:rsidP="00FC45FA">
            <w:pPr>
              <w:spacing w:line="240" w:lineRule="auto"/>
            </w:pPr>
            <w:r w:rsidRPr="00092D46">
              <w:rPr>
                <w:rFonts w:ascii="宋体" w:hAnsi="宋体" w:hint="eastAsia"/>
                <w:b/>
                <w:sz w:val="32"/>
                <w:szCs w:val="32"/>
              </w:rPr>
              <w:t>学生学号：</w:t>
            </w:r>
          </w:p>
        </w:tc>
        <w:tc>
          <w:tcPr>
            <w:tcW w:w="3402" w:type="dxa"/>
            <w:tcBorders>
              <w:top w:val="single" w:sz="8" w:space="0" w:color="auto"/>
              <w:bottom w:val="single" w:sz="8" w:space="0" w:color="auto"/>
            </w:tcBorders>
          </w:tcPr>
          <w:p w14:paraId="03940FCD" w14:textId="072943FD" w:rsidR="00B96D79" w:rsidRPr="00B96D79" w:rsidRDefault="00B96D79" w:rsidP="00FC45FA">
            <w:pPr>
              <w:spacing w:line="240" w:lineRule="auto"/>
              <w:jc w:val="center"/>
            </w:pPr>
            <w:r w:rsidRPr="00B96D79">
              <w:rPr>
                <w:rFonts w:ascii="宋体" w:hAnsi="宋体" w:hint="eastAsia"/>
                <w:b/>
                <w:sz w:val="32"/>
                <w:szCs w:val="32"/>
              </w:rPr>
              <w:t>2</w:t>
            </w:r>
            <w:r w:rsidRPr="00B96D79">
              <w:rPr>
                <w:rFonts w:ascii="宋体" w:hAnsi="宋体"/>
                <w:b/>
                <w:sz w:val="32"/>
                <w:szCs w:val="32"/>
              </w:rPr>
              <w:t>02</w:t>
            </w:r>
            <w:r>
              <w:rPr>
                <w:rFonts w:ascii="宋体" w:hAnsi="宋体"/>
                <w:b/>
                <w:sz w:val="32"/>
                <w:szCs w:val="32"/>
              </w:rPr>
              <w:t>2</w:t>
            </w:r>
            <w:r w:rsidRPr="00B96D79">
              <w:rPr>
                <w:rFonts w:ascii="宋体" w:hAnsi="宋体"/>
                <w:b/>
                <w:sz w:val="32"/>
                <w:szCs w:val="32"/>
              </w:rPr>
              <w:t>2821401</w:t>
            </w:r>
            <w:r>
              <w:rPr>
                <w:rFonts w:ascii="宋体" w:hAnsi="宋体"/>
                <w:b/>
                <w:sz w:val="32"/>
                <w:szCs w:val="32"/>
              </w:rPr>
              <w:t>08</w:t>
            </w:r>
          </w:p>
        </w:tc>
      </w:tr>
      <w:tr w:rsidR="00B96D79" w14:paraId="286A3819" w14:textId="77777777" w:rsidTr="008B47B1">
        <w:tc>
          <w:tcPr>
            <w:tcW w:w="1843" w:type="dxa"/>
            <w:tcBorders>
              <w:bottom w:val="nil"/>
            </w:tcBorders>
          </w:tcPr>
          <w:p w14:paraId="3C98F186" w14:textId="3D3BE8AF" w:rsidR="00B96D79" w:rsidRDefault="00B96D79" w:rsidP="00FC45FA">
            <w:pPr>
              <w:spacing w:line="240" w:lineRule="auto"/>
            </w:pPr>
            <w:r w:rsidRPr="00092D46">
              <w:rPr>
                <w:rFonts w:ascii="宋体" w:hAnsi="宋体" w:hint="eastAsia"/>
                <w:b/>
                <w:sz w:val="32"/>
                <w:szCs w:val="32"/>
              </w:rPr>
              <w:t>学</w:t>
            </w:r>
            <w:r>
              <w:rPr>
                <w:rFonts w:ascii="宋体" w:hAnsi="宋体" w:hint="eastAsia"/>
                <w:b/>
                <w:sz w:val="32"/>
                <w:szCs w:val="32"/>
              </w:rPr>
              <w:t xml:space="preserve"> </w:t>
            </w:r>
            <w:r>
              <w:rPr>
                <w:rFonts w:ascii="宋体" w:hAnsi="宋体"/>
                <w:b/>
                <w:sz w:val="32"/>
                <w:szCs w:val="32"/>
              </w:rPr>
              <w:t xml:space="preserve">   </w:t>
            </w:r>
            <w:r w:rsidRPr="00092D46">
              <w:rPr>
                <w:rFonts w:ascii="宋体" w:hAnsi="宋体" w:hint="eastAsia"/>
                <w:b/>
                <w:sz w:val="32"/>
                <w:szCs w:val="32"/>
              </w:rPr>
              <w:t>院：</w:t>
            </w:r>
          </w:p>
        </w:tc>
        <w:tc>
          <w:tcPr>
            <w:tcW w:w="3402" w:type="dxa"/>
            <w:tcBorders>
              <w:top w:val="single" w:sz="8" w:space="0" w:color="auto"/>
              <w:bottom w:val="single" w:sz="8" w:space="0" w:color="auto"/>
            </w:tcBorders>
          </w:tcPr>
          <w:p w14:paraId="527688C8" w14:textId="0A7151F6" w:rsidR="00B96D79" w:rsidRPr="00B96D79" w:rsidRDefault="00B96D79" w:rsidP="00FC45FA">
            <w:pPr>
              <w:spacing w:line="240" w:lineRule="auto"/>
              <w:jc w:val="center"/>
            </w:pPr>
            <w:r w:rsidRPr="00B96D79">
              <w:rPr>
                <w:rFonts w:ascii="宋体" w:hAnsi="宋体" w:hint="eastAsia"/>
                <w:b/>
                <w:sz w:val="32"/>
                <w:szCs w:val="32"/>
              </w:rPr>
              <w:t>测 绘 学 院</w:t>
            </w:r>
          </w:p>
        </w:tc>
      </w:tr>
      <w:tr w:rsidR="00B96D79" w14:paraId="5F169197" w14:textId="77777777" w:rsidTr="008B47B1">
        <w:tc>
          <w:tcPr>
            <w:tcW w:w="1843" w:type="dxa"/>
            <w:tcBorders>
              <w:bottom w:val="nil"/>
            </w:tcBorders>
          </w:tcPr>
          <w:p w14:paraId="0DF6EFF3" w14:textId="3E5A6621" w:rsidR="00B96D79" w:rsidRDefault="00B96D79" w:rsidP="00FC45FA">
            <w:pPr>
              <w:spacing w:line="240" w:lineRule="auto"/>
            </w:pPr>
            <w:r w:rsidRPr="00092D46">
              <w:rPr>
                <w:rFonts w:ascii="宋体" w:hAnsi="宋体" w:hint="eastAsia"/>
                <w:b/>
                <w:sz w:val="32"/>
                <w:szCs w:val="32"/>
              </w:rPr>
              <w:t>专</w:t>
            </w:r>
            <w:r>
              <w:rPr>
                <w:rFonts w:ascii="宋体" w:hAnsi="宋体" w:hint="eastAsia"/>
                <w:b/>
                <w:sz w:val="32"/>
                <w:szCs w:val="32"/>
              </w:rPr>
              <w:t xml:space="preserve"> </w:t>
            </w:r>
            <w:r>
              <w:rPr>
                <w:rFonts w:ascii="宋体" w:hAnsi="宋体"/>
                <w:b/>
                <w:sz w:val="32"/>
                <w:szCs w:val="32"/>
              </w:rPr>
              <w:t xml:space="preserve">   </w:t>
            </w:r>
            <w:r w:rsidRPr="00092D46">
              <w:rPr>
                <w:rFonts w:ascii="宋体" w:hAnsi="宋体" w:hint="eastAsia"/>
                <w:b/>
                <w:sz w:val="32"/>
                <w:szCs w:val="32"/>
              </w:rPr>
              <w:t>业：</w:t>
            </w:r>
          </w:p>
        </w:tc>
        <w:tc>
          <w:tcPr>
            <w:tcW w:w="3402" w:type="dxa"/>
            <w:tcBorders>
              <w:top w:val="single" w:sz="8" w:space="0" w:color="auto"/>
              <w:bottom w:val="single" w:sz="8" w:space="0" w:color="auto"/>
            </w:tcBorders>
          </w:tcPr>
          <w:p w14:paraId="55600116" w14:textId="386212D3" w:rsidR="00B96D79" w:rsidRPr="00B96D79" w:rsidRDefault="00B96D79" w:rsidP="00FC45FA">
            <w:pPr>
              <w:spacing w:line="240" w:lineRule="auto"/>
              <w:jc w:val="center"/>
            </w:pPr>
            <w:r w:rsidRPr="00B96D79">
              <w:rPr>
                <w:rFonts w:ascii="宋体" w:hAnsi="宋体" w:hint="eastAsia"/>
                <w:b/>
                <w:sz w:val="32"/>
                <w:szCs w:val="32"/>
              </w:rPr>
              <w:t>资 源 与 环 境</w:t>
            </w:r>
          </w:p>
        </w:tc>
      </w:tr>
    </w:tbl>
    <w:p w14:paraId="6165721C" w14:textId="77777777" w:rsidR="006538A2" w:rsidRDefault="006538A2" w:rsidP="00FC45FA">
      <w:pPr>
        <w:spacing w:line="240" w:lineRule="auto"/>
        <w:ind w:firstLine="420"/>
      </w:pPr>
    </w:p>
    <w:p w14:paraId="0BD77C3C" w14:textId="77777777" w:rsidR="006538A2" w:rsidRDefault="006538A2" w:rsidP="00FC45FA">
      <w:pPr>
        <w:spacing w:line="240" w:lineRule="auto"/>
        <w:ind w:firstLine="420"/>
      </w:pPr>
    </w:p>
    <w:p w14:paraId="2991509A" w14:textId="77777777" w:rsidR="006538A2" w:rsidRDefault="006538A2" w:rsidP="00FC45FA">
      <w:pPr>
        <w:spacing w:line="240" w:lineRule="auto"/>
        <w:ind w:firstLine="420"/>
      </w:pPr>
    </w:p>
    <w:p w14:paraId="46CDDE2A" w14:textId="77777777" w:rsidR="006538A2" w:rsidRDefault="006538A2" w:rsidP="00FC45FA">
      <w:pPr>
        <w:spacing w:line="240" w:lineRule="auto"/>
        <w:ind w:firstLine="420"/>
      </w:pPr>
    </w:p>
    <w:p w14:paraId="62D0D044" w14:textId="77777777" w:rsidR="006538A2" w:rsidRDefault="006538A2" w:rsidP="00FC45FA">
      <w:pPr>
        <w:spacing w:line="240" w:lineRule="auto"/>
        <w:ind w:firstLine="420"/>
      </w:pPr>
    </w:p>
    <w:p w14:paraId="39437227" w14:textId="07C3DA7F" w:rsidR="00120158" w:rsidRPr="00662CFC" w:rsidRDefault="00120158" w:rsidP="00FC45FA">
      <w:pPr>
        <w:spacing w:line="240" w:lineRule="auto"/>
        <w:jc w:val="center"/>
        <w:rPr>
          <w:sz w:val="32"/>
          <w:szCs w:val="32"/>
        </w:rPr>
      </w:pPr>
      <w:r w:rsidRPr="00662CFC">
        <w:rPr>
          <w:rFonts w:hint="eastAsia"/>
          <w:sz w:val="32"/>
          <w:szCs w:val="32"/>
        </w:rPr>
        <w:t>二零二</w:t>
      </w:r>
      <w:r>
        <w:rPr>
          <w:rFonts w:hint="eastAsia"/>
          <w:sz w:val="32"/>
          <w:szCs w:val="32"/>
        </w:rPr>
        <w:t>二</w:t>
      </w:r>
      <w:r w:rsidRPr="00662CFC">
        <w:rPr>
          <w:rFonts w:hint="eastAsia"/>
          <w:sz w:val="32"/>
          <w:szCs w:val="32"/>
        </w:rPr>
        <w:t>年十一月</w:t>
      </w:r>
    </w:p>
    <w:p w14:paraId="4F5702F5" w14:textId="77777777" w:rsidR="006538A2" w:rsidRDefault="006538A2" w:rsidP="00FC45FA">
      <w:pPr>
        <w:spacing w:line="240" w:lineRule="auto"/>
        <w:ind w:firstLine="420"/>
      </w:pPr>
    </w:p>
    <w:p w14:paraId="5819593A" w14:textId="77777777" w:rsidR="006538A2" w:rsidRDefault="00A76FD7" w:rsidP="00FC45FA">
      <w:pPr>
        <w:spacing w:line="240" w:lineRule="auto"/>
      </w:pPr>
      <w:r>
        <w:rPr>
          <w:noProof/>
        </w:rPr>
        <mc:AlternateContent>
          <mc:Choice Requires="wps">
            <w:drawing>
              <wp:anchor distT="0" distB="0" distL="114300" distR="114300" simplePos="0" relativeHeight="251667456" behindDoc="0" locked="0" layoutInCell="1" allowOverlap="1" wp14:anchorId="544DD2DA" wp14:editId="489ED361">
                <wp:simplePos x="0" y="0"/>
                <wp:positionH relativeFrom="margin">
                  <wp:posOffset>1126800</wp:posOffset>
                </wp:positionH>
                <wp:positionV relativeFrom="paragraph">
                  <wp:posOffset>235404</wp:posOffset>
                </wp:positionV>
                <wp:extent cx="2341880" cy="574040"/>
                <wp:effectExtent l="0" t="0" r="1270" b="0"/>
                <wp:wrapNone/>
                <wp:docPr id="207" name="文本框 207"/>
                <wp:cNvGraphicFramePr/>
                <a:graphic xmlns:a="http://schemas.openxmlformats.org/drawingml/2006/main">
                  <a:graphicData uri="http://schemas.microsoft.com/office/word/2010/wordprocessingShape">
                    <wps:wsp>
                      <wps:cNvSpPr txBox="1"/>
                      <wps:spPr>
                        <a:xfrm>
                          <a:off x="0" y="0"/>
                          <a:ext cx="2341880" cy="574040"/>
                        </a:xfrm>
                        <a:prstGeom prst="rect">
                          <a:avLst/>
                        </a:prstGeom>
                        <a:solidFill>
                          <a:schemeClr val="lt1"/>
                        </a:solidFill>
                        <a:ln w="6350">
                          <a:noFill/>
                        </a:ln>
                      </wps:spPr>
                      <wps:txbx>
                        <w:txbxContent>
                          <w:p w14:paraId="405BFE41" w14:textId="380F2D23" w:rsidR="005460AA" w:rsidRPr="00662CFC" w:rsidRDefault="005460AA" w:rsidP="00A76FD7">
                            <w:pPr>
                              <w:ind w:firstLine="560"/>
                              <w:rPr>
                                <w:sz w:val="32"/>
                                <w:szCs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44DD2DA" id="_x0000_t202" coordsize="21600,21600" o:spt="202" path="m,l,21600r21600,l21600,xe">
                <v:stroke joinstyle="miter"/>
                <v:path gradientshapeok="t" o:connecttype="rect"/>
              </v:shapetype>
              <v:shape id="文本框 207" o:spid="_x0000_s1026" type="#_x0000_t202" style="position:absolute;left:0;text-align:left;margin-left:88.7pt;margin-top:18.55pt;width:184.4pt;height:45.2pt;z-index:2516674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" fillcolor="white [3201]" stroked="f" strokeweight=".5pt">
                <v:textbox>
                  <w:txbxContent>
                    <w:p w14:paraId="405BFE41" w14:textId="380F2D23" w:rsidR="005460AA" w:rsidRPr="00662CFC" w:rsidRDefault="005460AA" w:rsidP="00A76FD7">
                      <w:pPr>
                        <w:ind w:firstLine="560"/>
                        <w:rPr>
                          <w:sz w:val="32"/>
                          <w:szCs w:val="32"/>
                        </w:rPr>
                      </w:pPr>
                    </w:p>
                  </w:txbxContent>
                </v:textbox>
                <w10:wrap anchorx="margin"/>
              </v:shape>
            </w:pict>
          </mc:Fallback>
        </mc:AlternateContent>
      </w:r>
    </w:p>
    <w:p w14:paraId="5F80F94F" w14:textId="77777777" w:rsidR="006538A2" w:rsidRDefault="006538A2" w:rsidP="00FC45FA">
      <w:pPr>
        <w:spacing w:line="240" w:lineRule="auto"/>
      </w:pPr>
    </w:p>
    <w:p w14:paraId="71E93379" w14:textId="77777777" w:rsidR="006538A2" w:rsidRDefault="006538A2" w:rsidP="00FC45FA">
      <w:pPr>
        <w:spacing w:line="240" w:lineRule="auto"/>
        <w:sectPr w:rsidR="006538A2">
          <w:headerReference w:type="even" r:id="rId7"/>
          <w:headerReference w:type="default" r:id="rId8"/>
          <w:footerReference w:type="even" r:id="rId9"/>
          <w:footerReference w:type="default" r:id="rId10"/>
          <w:headerReference w:type="first" r:id="rId11"/>
          <w:footerReference w:type="first" r:id="rId12"/>
          <w:pgSz w:w="11906" w:h="16838"/>
          <w:pgMar w:top="1440" w:right="1800" w:bottom="1440" w:left="1800" w:header="851" w:footer="992" w:gutter="0"/>
          <w:cols w:space="425"/>
          <w:docGrid w:type="lines" w:linePitch="312"/>
        </w:sectPr>
      </w:pPr>
    </w:p>
    <w:p w14:paraId="1A6898C1" w14:textId="37B92AB2" w:rsidR="004A13A4" w:rsidRPr="00C773D0" w:rsidRDefault="00C95B8C" w:rsidP="00FC45FA">
      <w:pPr>
        <w:pStyle w:val="1"/>
        <w:spacing w:line="240" w:lineRule="auto"/>
      </w:pPr>
      <w:r w:rsidRPr="00C773D0">
        <w:rPr>
          <w:rFonts w:hint="eastAsia"/>
        </w:rPr>
        <w:lastRenderedPageBreak/>
        <w:t>浅谈</w:t>
      </w:r>
      <w:r w:rsidR="00E059E7" w:rsidRPr="00C773D0">
        <w:fldChar w:fldCharType="begin">
          <w:fldData xml:space="preserve">ZQBKAHoAdABYAFYAMQBzAEcAMQBVAFcAbgBtAHMANwA5AHUAUQAyAHUAMgBRAHQASwBsAFUAVwBD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</w:fldData>
        </w:fldChar>
      </w:r>
      <w:r w:rsidR="00E059E7" w:rsidRPr="00C773D0">
        <w:instrText>ADDIN CNKISM.UserStyle</w:instrText>
      </w:r>
      <w:r w:rsidR="00E059E7" w:rsidRPr="00C773D0">
        <w:fldChar w:fldCharType="end"/>
      </w:r>
      <w:r w:rsidR="004A13A4" w:rsidRPr="00C773D0">
        <w:rPr>
          <w:rFonts w:hint="eastAsia"/>
        </w:rPr>
        <w:t>大数据时代</w:t>
      </w:r>
      <w:r w:rsidR="00F0133C" w:rsidRPr="00C773D0">
        <w:rPr>
          <w:rFonts w:hint="eastAsia"/>
        </w:rPr>
        <w:t>下</w:t>
      </w:r>
      <w:r w:rsidR="004A13A4" w:rsidRPr="00C773D0">
        <w:rPr>
          <w:rFonts w:hint="eastAsia"/>
        </w:rPr>
        <w:t>点云</w:t>
      </w:r>
      <w:r w:rsidR="00F0133C" w:rsidRPr="00C773D0">
        <w:rPr>
          <w:rFonts w:hint="eastAsia"/>
        </w:rPr>
        <w:t>在自动驾驶中</w:t>
      </w:r>
      <w:r w:rsidRPr="00C773D0">
        <w:rPr>
          <w:rFonts w:hint="eastAsia"/>
        </w:rPr>
        <w:t>的</w:t>
      </w:r>
      <w:r w:rsidR="004A13A4" w:rsidRPr="00C773D0">
        <w:rPr>
          <w:rFonts w:hint="eastAsia"/>
        </w:rPr>
        <w:t>应用</w:t>
      </w:r>
    </w:p>
    <w:p w14:paraId="39B8D7E4" w14:textId="46F68663" w:rsidR="004A13A4" w:rsidRDefault="004A13A4" w:rsidP="00FC45FA">
      <w:pPr>
        <w:spacing w:line="240" w:lineRule="auto"/>
        <w:rPr>
          <w:b/>
        </w:rPr>
      </w:pPr>
      <w:r>
        <w:rPr>
          <w:rFonts w:hint="eastAsia"/>
          <w:b/>
        </w:rPr>
        <w:t>摘要：</w:t>
      </w:r>
      <w:r w:rsidR="00335E7A" w:rsidRPr="00335E7A">
        <w:rPr>
          <w:rFonts w:hint="eastAsia"/>
        </w:rPr>
        <w:t>随着互联网的不断普及，大数据已经成为当前阶段信息技术发展的重点领域。在大数据时代下，数据是一种十分重要的资源形式</w:t>
      </w:r>
      <w:r w:rsidR="00B0019A">
        <w:rPr>
          <w:rFonts w:hint="eastAsia"/>
        </w:rPr>
        <w:t>，点云作为测绘领域的大数据，因</w:t>
      </w:r>
      <w:r w:rsidR="00B0019A" w:rsidRPr="00B0019A">
        <w:rPr>
          <w:rFonts w:hint="eastAsia"/>
        </w:rPr>
        <w:t>其非接触性、快速、高密度、真实还原物体三维形态的优点</w:t>
      </w:r>
      <w:r w:rsidR="00B0019A">
        <w:rPr>
          <w:rFonts w:hint="eastAsia"/>
        </w:rPr>
        <w:t>在各个领域的应用越来越广泛，特别是在自动驾驶</w:t>
      </w:r>
      <w:r w:rsidR="006A2799">
        <w:rPr>
          <w:rFonts w:hint="eastAsia"/>
        </w:rPr>
        <w:t>中</w:t>
      </w:r>
      <w:r w:rsidR="00471283">
        <w:rPr>
          <w:rFonts w:hint="eastAsia"/>
        </w:rPr>
        <w:t>的应用</w:t>
      </w:r>
      <w:r w:rsidR="00B0019A">
        <w:rPr>
          <w:rFonts w:hint="eastAsia"/>
        </w:rPr>
        <w:t>。</w:t>
      </w:r>
      <w:r w:rsidR="006A2799">
        <w:rPr>
          <w:rFonts w:hint="eastAsia"/>
        </w:rPr>
        <w:t>本文</w:t>
      </w:r>
      <w:r w:rsidR="00471283">
        <w:rPr>
          <w:rFonts w:hint="eastAsia"/>
        </w:rPr>
        <w:t>基于</w:t>
      </w:r>
      <w:r w:rsidR="00AC1D9C">
        <w:rPr>
          <w:rFonts w:hint="eastAsia"/>
        </w:rPr>
        <w:t>大数据时代背景</w:t>
      </w:r>
      <w:r w:rsidR="00471283">
        <w:rPr>
          <w:rFonts w:hint="eastAsia"/>
        </w:rPr>
        <w:t>，</w:t>
      </w:r>
      <w:r w:rsidR="006A2799">
        <w:rPr>
          <w:rFonts w:hint="eastAsia"/>
        </w:rPr>
        <w:t>简析</w:t>
      </w:r>
      <w:r w:rsidR="00471283">
        <w:rPr>
          <w:rFonts w:hint="eastAsia"/>
        </w:rPr>
        <w:t>点云的</w:t>
      </w:r>
      <w:r w:rsidR="00734D4F">
        <w:rPr>
          <w:rFonts w:hint="eastAsia"/>
        </w:rPr>
        <w:t>具体应用</w:t>
      </w:r>
      <w:r w:rsidR="00471283">
        <w:rPr>
          <w:rFonts w:hint="eastAsia"/>
        </w:rPr>
        <w:t>。</w:t>
      </w:r>
    </w:p>
    <w:p w14:paraId="033F0D04" w14:textId="442D989E" w:rsidR="004A13A4" w:rsidRDefault="004A13A4" w:rsidP="00FC45FA">
      <w:pPr>
        <w:spacing w:line="240" w:lineRule="auto"/>
      </w:pPr>
      <w:r w:rsidRPr="004A13A4">
        <w:rPr>
          <w:rFonts w:hint="eastAsia"/>
          <w:b/>
        </w:rPr>
        <w:t>关键词</w:t>
      </w:r>
      <w:r>
        <w:rPr>
          <w:rFonts w:hint="eastAsia"/>
        </w:rPr>
        <w:t>：</w:t>
      </w:r>
      <w:r w:rsidR="00F81D13">
        <w:rPr>
          <w:rFonts w:hint="eastAsia"/>
        </w:rPr>
        <w:t>大数据时代</w:t>
      </w:r>
      <w:r w:rsidR="00F81D13">
        <w:rPr>
          <w:rFonts w:hint="eastAsia"/>
        </w:rPr>
        <w:t xml:space="preserve"> </w:t>
      </w:r>
      <w:r w:rsidR="00F81D13">
        <w:rPr>
          <w:rFonts w:hint="eastAsia"/>
        </w:rPr>
        <w:t>点云</w:t>
      </w:r>
      <w:r w:rsidR="00F81D13">
        <w:rPr>
          <w:rFonts w:hint="eastAsia"/>
        </w:rPr>
        <w:t xml:space="preserve"> </w:t>
      </w:r>
      <w:r w:rsidR="00F81D13">
        <w:rPr>
          <w:rFonts w:hint="eastAsia"/>
        </w:rPr>
        <w:t>交通</w:t>
      </w:r>
      <w:r w:rsidR="00F81D13">
        <w:rPr>
          <w:rFonts w:hint="eastAsia"/>
        </w:rPr>
        <w:t xml:space="preserve"> </w:t>
      </w:r>
      <w:r w:rsidR="00F81D13">
        <w:rPr>
          <w:rFonts w:hint="eastAsia"/>
        </w:rPr>
        <w:t>自动驾驶</w:t>
      </w:r>
      <w:r w:rsidR="00F81D13">
        <w:rPr>
          <w:rFonts w:hint="eastAsia"/>
        </w:rPr>
        <w:t xml:space="preserve"> </w:t>
      </w:r>
    </w:p>
    <w:p w14:paraId="24E2F4FF" w14:textId="77777777" w:rsidR="004A13A4" w:rsidRDefault="006A4B2A" w:rsidP="00FC45FA">
      <w:pPr>
        <w:pStyle w:val="2"/>
        <w:spacing w:before="312" w:after="312" w:line="240" w:lineRule="auto"/>
      </w:pPr>
      <w:r>
        <w:rPr>
          <w:rFonts w:hint="eastAsia"/>
        </w:rPr>
        <w:t>1</w:t>
      </w:r>
      <w:r w:rsidR="00E20D58">
        <w:t xml:space="preserve"> </w:t>
      </w:r>
      <w:r w:rsidR="00C63FBA">
        <w:rPr>
          <w:rFonts w:hint="eastAsia"/>
        </w:rPr>
        <w:t>引言</w:t>
      </w:r>
    </w:p>
    <w:p w14:paraId="31DDAA5D" w14:textId="0D5EA4BD" w:rsidR="002B5CA5" w:rsidRDefault="00EA7C66" w:rsidP="00FC45FA">
      <w:pPr>
        <w:spacing w:line="240" w:lineRule="auto"/>
        <w:ind w:firstLine="420"/>
      </w:pPr>
      <w:r>
        <w:rPr>
          <w:rFonts w:hint="eastAsia"/>
        </w:rPr>
        <w:t>大数据（</w:t>
      </w:r>
      <w:r>
        <w:rPr>
          <w:rFonts w:hint="eastAsia"/>
        </w:rPr>
        <w:t>Big Data</w:t>
      </w:r>
      <w:r>
        <w:rPr>
          <w:rFonts w:hint="eastAsia"/>
        </w:rPr>
        <w:t>），是一门专注于对大量的、频繁产生于不同信息源的数据进行存储、处理和分析的学科。</w:t>
      </w:r>
      <w:r w:rsidR="0003368B">
        <w:rPr>
          <w:rFonts w:hint="eastAsia"/>
        </w:rPr>
        <w:t>其内涵</w:t>
      </w:r>
      <w:r>
        <w:rPr>
          <w:rFonts w:hint="eastAsia"/>
        </w:rPr>
        <w:t>是指无法在一定时间范围内用常规软件工具进行捕捉、管理和处理的数据集合，是需要新处理模式才能具有更强的决策力、洞察发现力和流程优化能力的海量、高增长率和多样化的信息资产。</w:t>
      </w:r>
      <w:r w:rsidR="007F4587" w:rsidRPr="007F4587">
        <w:rPr>
          <w:rFonts w:hint="eastAsia"/>
        </w:rPr>
        <w:t>21</w:t>
      </w:r>
      <w:r w:rsidR="007F4587" w:rsidRPr="007F4587">
        <w:rPr>
          <w:rFonts w:hint="eastAsia"/>
        </w:rPr>
        <w:t>世纪以来</w:t>
      </w:r>
      <w:r w:rsidR="007F4587" w:rsidRPr="007F4587">
        <w:rPr>
          <w:rFonts w:hint="eastAsia"/>
        </w:rPr>
        <w:t>,</w:t>
      </w:r>
      <w:r w:rsidR="007F4587" w:rsidRPr="007F4587">
        <w:rPr>
          <w:rFonts w:hint="eastAsia"/>
        </w:rPr>
        <w:t>随着全球信息化与工业化的高度集成发展</w:t>
      </w:r>
      <w:r w:rsidR="007F4587" w:rsidRPr="007F4587">
        <w:rPr>
          <w:rFonts w:hint="eastAsia"/>
        </w:rPr>
        <w:t>,</w:t>
      </w:r>
      <w:r w:rsidR="007F4587" w:rsidRPr="007F4587">
        <w:rPr>
          <w:rFonts w:hint="eastAsia"/>
        </w:rPr>
        <w:t>出现了物联网和云计算</w:t>
      </w:r>
      <w:r w:rsidR="007F4587" w:rsidRPr="007F4587">
        <w:rPr>
          <w:rFonts w:hint="eastAsia"/>
        </w:rPr>
        <w:t>,</w:t>
      </w:r>
      <w:r w:rsidR="007F4587" w:rsidRPr="007F4587">
        <w:rPr>
          <w:rFonts w:hint="eastAsia"/>
        </w:rPr>
        <w:t>人类进入了大数据时代</w:t>
      </w:r>
      <w:r w:rsidR="00B530AB">
        <w:fldChar w:fldCharType="begin"/>
      </w:r>
      <w:r w:rsidR="00B530AB">
        <w:instrText xml:space="preserve"> ADDIN ZOTERO_ITEM CSL_CITATION {"citationID":"DfCaBG6W","properties":{"formattedCitation":"\\super [1]\\nosupersub{}","plainCitation":"[1]","noteIndex":0},"citationItems":[{"id":1,"uris":["http://zotero.org/users/local/Kvgira5A/items/8XBJC63P"],"itemData</w:instrText>
      </w:r>
      <w:r w:rsidR="00B530AB">
        <w:rPr>
          <w:rFonts w:hint="eastAsia"/>
        </w:rPr>
        <w:instrText>":{"id":1,"type":"article-journal","abstract":"20</w:instrText>
      </w:r>
      <w:r w:rsidR="00B530AB">
        <w:rPr>
          <w:rFonts w:hint="eastAsia"/>
        </w:rPr>
        <w:instrText>世纪</w:instrText>
      </w:r>
      <w:r w:rsidR="00B530AB">
        <w:rPr>
          <w:rFonts w:hint="eastAsia"/>
        </w:rPr>
        <w:instrText>90</w:instrText>
      </w:r>
      <w:r w:rsidR="00B530AB">
        <w:rPr>
          <w:rFonts w:hint="eastAsia"/>
        </w:rPr>
        <w:instrText>年代</w:instrText>
      </w:r>
      <w:r w:rsidR="00B530AB">
        <w:rPr>
          <w:rFonts w:hint="eastAsia"/>
        </w:rPr>
        <w:instrText>,</w:instrText>
      </w:r>
      <w:r w:rsidR="00B530AB">
        <w:rPr>
          <w:rFonts w:hint="eastAsia"/>
        </w:rPr>
        <w:instrText>随着全球信息化和互联网的推进</w:instrText>
      </w:r>
      <w:r w:rsidR="00B530AB">
        <w:rPr>
          <w:rFonts w:hint="eastAsia"/>
        </w:rPr>
        <w:instrText>,</w:instrText>
      </w:r>
      <w:r w:rsidR="00B530AB">
        <w:rPr>
          <w:rFonts w:hint="eastAsia"/>
        </w:rPr>
        <w:instrText>地球空间信息学应运而生</w:instrText>
      </w:r>
      <w:r w:rsidR="00B530AB">
        <w:rPr>
          <w:rFonts w:hint="eastAsia"/>
        </w:rPr>
        <w:instrText>,</w:instrText>
      </w:r>
      <w:r w:rsidR="00B530AB">
        <w:rPr>
          <w:rFonts w:hint="eastAsia"/>
        </w:rPr>
        <w:instrText>推动了数字地球和数字城市的建设。</w:instrText>
      </w:r>
      <w:r w:rsidR="00B530AB">
        <w:rPr>
          <w:rFonts w:hint="eastAsia"/>
        </w:rPr>
        <w:instrText>21</w:instrText>
      </w:r>
      <w:r w:rsidR="00B530AB">
        <w:rPr>
          <w:rFonts w:hint="eastAsia"/>
        </w:rPr>
        <w:instrText>世纪以来</w:instrText>
      </w:r>
      <w:r w:rsidR="00B530AB">
        <w:rPr>
          <w:rFonts w:hint="eastAsia"/>
        </w:rPr>
        <w:instrText>,</w:instrText>
      </w:r>
      <w:r w:rsidR="00B530AB">
        <w:rPr>
          <w:rFonts w:hint="eastAsia"/>
        </w:rPr>
        <w:instrText>随着全球信息化与工业化的高度集成发展</w:instrText>
      </w:r>
      <w:r w:rsidR="00B530AB">
        <w:rPr>
          <w:rFonts w:hint="eastAsia"/>
        </w:rPr>
        <w:instrText>,</w:instrText>
      </w:r>
      <w:r w:rsidR="00B530AB">
        <w:rPr>
          <w:rFonts w:hint="eastAsia"/>
        </w:rPr>
        <w:instrText>出现了物联网和云计算</w:instrText>
      </w:r>
      <w:r w:rsidR="00B530AB">
        <w:rPr>
          <w:rFonts w:hint="eastAsia"/>
        </w:rPr>
        <w:instrText>,</w:instrText>
      </w:r>
      <w:r w:rsidR="00B530AB">
        <w:rPr>
          <w:rFonts w:hint="eastAsia"/>
        </w:rPr>
        <w:instrText>人类进入了大数据时代。本文论述大数据时代地球空间信息学的特点</w:instrText>
      </w:r>
      <w:r w:rsidR="00B530AB">
        <w:rPr>
          <w:rFonts w:hint="eastAsia"/>
        </w:rPr>
        <w:instrText>(</w:instrText>
      </w:r>
      <w:r w:rsidR="00B530AB">
        <w:rPr>
          <w:rFonts w:hint="eastAsia"/>
        </w:rPr>
        <w:instrText>无所不在、多维动态、互联网</w:instrText>
      </w:r>
      <w:r w:rsidR="00B530AB">
        <w:rPr>
          <w:rFonts w:hint="eastAsia"/>
        </w:rPr>
        <w:instrText>+</w:instrText>
      </w:r>
      <w:r w:rsidR="00B530AB">
        <w:rPr>
          <w:rFonts w:hint="eastAsia"/>
        </w:rPr>
        <w:instrText>网络化、全自动与实时化、从感知到认知、众包与自发地理信息、面向服务</w:instrText>
      </w:r>
      <w:r w:rsidR="00B530AB">
        <w:rPr>
          <w:rFonts w:hint="eastAsia"/>
        </w:rPr>
        <w:instrText>)</w:instrText>
      </w:r>
      <w:r w:rsidR="00B530AB">
        <w:rPr>
          <w:rFonts w:hint="eastAsia"/>
        </w:rPr>
        <w:instrText>和必须解决的主要关键技术问题</w:instrText>
      </w:r>
      <w:r w:rsidR="00B530AB">
        <w:rPr>
          <w:rFonts w:hint="eastAsia"/>
        </w:rPr>
        <w:instrText>(</w:instrText>
      </w:r>
      <w:r w:rsidR="00B530AB">
        <w:rPr>
          <w:rFonts w:hint="eastAsia"/>
        </w:rPr>
        <w:instrText>全球空天地一体化的非线性地球参考框架构建技术、星基导航增强技术、天地一体化网络通信技术、多源成像数据在轨处理技术、天基信息智能终端服务技术、天基资源调度与网络安全、基于载荷的多功能卫星平台设计与研制</w:instrText>
      </w:r>
      <w:r w:rsidR="00B530AB">
        <w:rPr>
          <w:rFonts w:hint="eastAsia"/>
        </w:rPr>
        <w:instrText>)</w:instrText>
      </w:r>
      <w:r w:rsidR="00B530AB">
        <w:rPr>
          <w:rFonts w:hint="eastAsia"/>
        </w:rPr>
        <w:instrText>。本文最后给出大数据时代地球空间信</w:instrText>
      </w:r>
      <w:r w:rsidR="00B530AB">
        <w:rPr>
          <w:rFonts w:hint="eastAsia"/>
        </w:rPr>
        <w:instrText>...","container-title":"</w:instrText>
      </w:r>
      <w:r w:rsidR="00B530AB">
        <w:rPr>
          <w:rFonts w:hint="eastAsia"/>
        </w:rPr>
        <w:instrText>测绘学报</w:instrText>
      </w:r>
      <w:r w:rsidR="00B530AB">
        <w:rPr>
          <w:rFonts w:hint="eastAsia"/>
        </w:rPr>
        <w:instrText>","ISSN":"1001-1595","issue":"04","language":"</w:instrText>
      </w:r>
      <w:r w:rsidR="00B530AB">
        <w:rPr>
          <w:rFonts w:hint="eastAsia"/>
        </w:rPr>
        <w:instrText>中文</w:instrText>
      </w:r>
      <w:r w:rsidR="00B530AB">
        <w:rPr>
          <w:rFonts w:hint="eastAsia"/>
        </w:rPr>
        <w:instrText>;","page":"379-384","source":"CNKI","title":"</w:instrText>
      </w:r>
      <w:r w:rsidR="00B530AB">
        <w:rPr>
          <w:rFonts w:hint="eastAsia"/>
        </w:rPr>
        <w:instrText>展望大数据时代的地球空间信息学</w:instrText>
      </w:r>
      <w:r w:rsidR="00B530AB">
        <w:rPr>
          <w:rFonts w:hint="eastAsia"/>
        </w:rPr>
        <w:instrText>","volume":"45","author":[{"family":"</w:instrText>
      </w:r>
      <w:r w:rsidR="00B530AB">
        <w:rPr>
          <w:rFonts w:hint="eastAsia"/>
        </w:rPr>
        <w:instrText>李</w:instrText>
      </w:r>
      <w:r w:rsidR="00B530AB">
        <w:rPr>
          <w:rFonts w:hint="eastAsia"/>
        </w:rPr>
        <w:instrText>","given":"</w:instrText>
      </w:r>
      <w:r w:rsidR="00B530AB">
        <w:rPr>
          <w:rFonts w:hint="eastAsia"/>
        </w:rPr>
        <w:instrText>德仁</w:instrText>
      </w:r>
      <w:r w:rsidR="00B530AB">
        <w:rPr>
          <w:rFonts w:hint="eastAsia"/>
        </w:rPr>
        <w:instrText xml:space="preserve">"}],"issued":{"date-parts":[["2016"]]}}}],"schema":"https://github.com/citation-style-language/schema/raw/master/csl-citation.json"} </w:instrText>
      </w:r>
      <w:r w:rsidR="00B530AB">
        <w:fldChar w:fldCharType="separate"/>
      </w:r>
      <w:r w:rsidR="00B530AB" w:rsidRPr="00B530AB">
        <w:rPr>
          <w:rFonts w:cs="Times New Roman"/>
          <w:kern w:val="0"/>
          <w:szCs w:val="24"/>
          <w:vertAlign w:val="superscript"/>
        </w:rPr>
        <w:t>[1]</w:t>
      </w:r>
      <w:r w:rsidR="00B530AB">
        <w:fldChar w:fldCharType="end"/>
      </w:r>
      <w:r w:rsidR="007F4587" w:rsidRPr="007F4587">
        <w:rPr>
          <w:rFonts w:hint="eastAsia"/>
        </w:rPr>
        <w:t>。</w:t>
      </w:r>
    </w:p>
    <w:p w14:paraId="76318C1D" w14:textId="77777777" w:rsidR="00A26D54" w:rsidRDefault="00215B26" w:rsidP="00FC45FA">
      <w:pPr>
        <w:spacing w:line="240" w:lineRule="auto"/>
        <w:ind w:firstLine="420"/>
        <w:rPr>
          <w:rFonts w:ascii="Helvetica" w:hAnsi="Helvetica" w:cs="Helvetica"/>
          <w:color w:val="333333"/>
          <w:szCs w:val="21"/>
          <w:shd w:val="clear" w:color="auto" w:fill="FFFFFF"/>
        </w:rPr>
      </w:pPr>
      <w:r w:rsidRPr="00215B26">
        <w:rPr>
          <w:rFonts w:hint="eastAsia"/>
        </w:rPr>
        <w:t>大数据时代是当前测绘发展面临的新时代背景</w:t>
      </w:r>
      <w:r w:rsidRPr="00215B26">
        <w:rPr>
          <w:rFonts w:hint="eastAsia"/>
        </w:rPr>
        <w:t xml:space="preserve">, </w:t>
      </w:r>
      <w:r w:rsidRPr="00215B26">
        <w:rPr>
          <w:rFonts w:hint="eastAsia"/>
        </w:rPr>
        <w:t>在此背景下</w:t>
      </w:r>
      <w:r w:rsidRPr="00215B26">
        <w:rPr>
          <w:rFonts w:hint="eastAsia"/>
        </w:rPr>
        <w:t xml:space="preserve">, </w:t>
      </w:r>
      <w:r w:rsidRPr="00215B26">
        <w:rPr>
          <w:rFonts w:hint="eastAsia"/>
        </w:rPr>
        <w:t>数据采集方式多样化</w:t>
      </w:r>
      <w:r w:rsidR="00911EC8">
        <w:rPr>
          <w:rFonts w:hint="eastAsia"/>
        </w:rPr>
        <w:t>，</w:t>
      </w:r>
      <w:r w:rsidR="00C63FBA" w:rsidRPr="00C63FBA">
        <w:rPr>
          <w:rFonts w:hint="eastAsia"/>
        </w:rPr>
        <w:t>与传统全站仪、</w:t>
      </w:r>
      <w:r w:rsidR="00C63FBA" w:rsidRPr="00C63FBA">
        <w:rPr>
          <w:rFonts w:hint="eastAsia"/>
        </w:rPr>
        <w:t>RTK</w:t>
      </w:r>
      <w:r w:rsidR="00C63FBA" w:rsidRPr="00C63FBA">
        <w:rPr>
          <w:rFonts w:hint="eastAsia"/>
        </w:rPr>
        <w:t>相比，</w:t>
      </w:r>
      <w:bookmarkStart w:id="0" w:name="_Hlk87028109"/>
      <w:r w:rsidR="00C63FBA" w:rsidRPr="00C63FBA">
        <w:rPr>
          <w:rFonts w:hint="eastAsia"/>
        </w:rPr>
        <w:t>三维激光扫描仪和倾斜摄影采集方法</w:t>
      </w:r>
      <w:bookmarkEnd w:id="0"/>
      <w:r w:rsidR="00C63FBA" w:rsidRPr="00C63FBA">
        <w:rPr>
          <w:rFonts w:hint="eastAsia"/>
        </w:rPr>
        <w:t>，更像是测绘领域中的大数据，这两种方式采集的是全要素数据，更像是大数据概念中的样本等于全体。</w:t>
      </w:r>
      <w:r w:rsidR="002509BB">
        <w:rPr>
          <w:rFonts w:hint="eastAsia"/>
        </w:rPr>
        <w:t>通过</w:t>
      </w:r>
      <w:r w:rsidR="002509BB" w:rsidRPr="002509BB">
        <w:rPr>
          <w:rFonts w:hint="eastAsia"/>
        </w:rPr>
        <w:t>三维激光扫描</w:t>
      </w:r>
      <w:r w:rsidR="002509BB">
        <w:rPr>
          <w:rFonts w:hint="eastAsia"/>
        </w:rPr>
        <w:t>技术</w:t>
      </w:r>
      <w:r w:rsidR="002509BB" w:rsidRPr="002509BB">
        <w:rPr>
          <w:rFonts w:hint="eastAsia"/>
        </w:rPr>
        <w:t>和倾斜摄影采集</w:t>
      </w:r>
      <w:r w:rsidR="002509BB">
        <w:rPr>
          <w:rFonts w:hint="eastAsia"/>
        </w:rPr>
        <w:t>方法获得的数据</w:t>
      </w:r>
      <w:r w:rsidR="002230F6">
        <w:rPr>
          <w:rFonts w:hint="eastAsia"/>
        </w:rPr>
        <w:t>是</w:t>
      </w:r>
      <w:r w:rsidR="002230F6">
        <w:rPr>
          <w:rFonts w:ascii="Helvetica" w:hAnsi="Helvetica" w:cs="Helvetica"/>
          <w:color w:val="333333"/>
          <w:szCs w:val="21"/>
          <w:shd w:val="clear" w:color="auto" w:fill="FFFFFF"/>
        </w:rPr>
        <w:t>获取物体表面每个采样点的空间坐标后，得到的一个点的集合，称之为</w:t>
      </w:r>
      <w:r w:rsidR="002230F6">
        <w:rPr>
          <w:rFonts w:ascii="Helvetica" w:hAnsi="Helvetica" w:cs="Helvetica"/>
          <w:color w:val="333333"/>
          <w:szCs w:val="21"/>
          <w:shd w:val="clear" w:color="auto" w:fill="FFFFFF"/>
        </w:rPr>
        <w:t>“</w:t>
      </w:r>
      <w:r w:rsidR="002230F6">
        <w:rPr>
          <w:rFonts w:ascii="Helvetica" w:hAnsi="Helvetica" w:cs="Helvetica"/>
          <w:color w:val="333333"/>
          <w:szCs w:val="21"/>
          <w:shd w:val="clear" w:color="auto" w:fill="FFFFFF"/>
        </w:rPr>
        <w:t>点云</w:t>
      </w:r>
      <w:r w:rsidR="002230F6">
        <w:rPr>
          <w:rFonts w:ascii="Helvetica" w:hAnsi="Helvetica" w:cs="Helvetica"/>
          <w:color w:val="333333"/>
          <w:szCs w:val="21"/>
          <w:shd w:val="clear" w:color="auto" w:fill="FFFFFF"/>
        </w:rPr>
        <w:t>”</w:t>
      </w:r>
      <w:r w:rsidR="002230F6">
        <w:rPr>
          <w:rFonts w:ascii="Helvetica" w:hAnsi="Helvetica" w:cs="Helvetica"/>
          <w:color w:val="333333"/>
          <w:szCs w:val="21"/>
          <w:shd w:val="clear" w:color="auto" w:fill="FFFFFF"/>
        </w:rPr>
        <w:t>。</w:t>
      </w:r>
    </w:p>
    <w:p w14:paraId="1FDD8675" w14:textId="09895FEC" w:rsidR="00E059E7" w:rsidRDefault="00947AAA" w:rsidP="00FC45FA">
      <w:pPr>
        <w:spacing w:line="240" w:lineRule="auto"/>
        <w:ind w:firstLine="420"/>
        <w:rPr>
          <w:rFonts w:cs="Times New Roman"/>
          <w:color w:val="000000"/>
          <w:u w:color="000000"/>
        </w:rPr>
      </w:pPr>
      <w:r>
        <w:rPr>
          <w:rFonts w:hint="eastAsia"/>
        </w:rPr>
        <w:t>根据激光测量原理得到的点云，包括三维坐标（</w:t>
      </w:r>
      <w:r>
        <w:rPr>
          <w:rFonts w:hint="eastAsia"/>
        </w:rPr>
        <w:t>X</w:t>
      </w:r>
      <w:r w:rsidR="006B2DF0">
        <w:rPr>
          <w:rFonts w:hint="eastAsia"/>
        </w:rPr>
        <w:t>、</w:t>
      </w:r>
      <w:r>
        <w:rPr>
          <w:rFonts w:hint="eastAsia"/>
        </w:rPr>
        <w:t>Y</w:t>
      </w:r>
      <w:r w:rsidR="006B2DF0">
        <w:rPr>
          <w:rFonts w:hint="eastAsia"/>
        </w:rPr>
        <w:t>、</w:t>
      </w:r>
      <w:r>
        <w:rPr>
          <w:rFonts w:hint="eastAsia"/>
        </w:rPr>
        <w:t>Z</w:t>
      </w:r>
      <w:r>
        <w:rPr>
          <w:rFonts w:hint="eastAsia"/>
        </w:rPr>
        <w:t>）和激光反射强度。根据摄影测量原理得到的点云，包括三维坐标（</w:t>
      </w:r>
      <w:r>
        <w:rPr>
          <w:rFonts w:hint="eastAsia"/>
        </w:rPr>
        <w:t>X</w:t>
      </w:r>
      <w:r w:rsidR="006B2DF0">
        <w:rPr>
          <w:rFonts w:hint="eastAsia"/>
        </w:rPr>
        <w:t>、</w:t>
      </w:r>
      <w:r>
        <w:rPr>
          <w:rFonts w:hint="eastAsia"/>
        </w:rPr>
        <w:t>Y</w:t>
      </w:r>
      <w:r w:rsidR="006B2DF0">
        <w:rPr>
          <w:rFonts w:hint="eastAsia"/>
        </w:rPr>
        <w:t>、</w:t>
      </w:r>
      <w:r>
        <w:rPr>
          <w:rFonts w:hint="eastAsia"/>
        </w:rPr>
        <w:t>Z</w:t>
      </w:r>
      <w:r>
        <w:rPr>
          <w:rFonts w:hint="eastAsia"/>
        </w:rPr>
        <w:t>）和颜色信息（</w:t>
      </w:r>
      <w:r>
        <w:rPr>
          <w:rFonts w:hint="eastAsia"/>
        </w:rPr>
        <w:t>RGB</w:t>
      </w:r>
      <w:r>
        <w:rPr>
          <w:rFonts w:hint="eastAsia"/>
        </w:rPr>
        <w:t>）。结合激光测量和摄影测量原理得到点云，包括三维坐标（</w:t>
      </w:r>
      <w:r>
        <w:rPr>
          <w:rFonts w:hint="eastAsia"/>
        </w:rPr>
        <w:t>X</w:t>
      </w:r>
      <w:r w:rsidR="006B2DF0">
        <w:rPr>
          <w:rFonts w:hint="eastAsia"/>
        </w:rPr>
        <w:t>、</w:t>
      </w:r>
      <w:r>
        <w:rPr>
          <w:rFonts w:hint="eastAsia"/>
        </w:rPr>
        <w:t>Y</w:t>
      </w:r>
      <w:r w:rsidR="006B2DF0">
        <w:rPr>
          <w:rFonts w:hint="eastAsia"/>
        </w:rPr>
        <w:t>、</w:t>
      </w:r>
      <w:r>
        <w:rPr>
          <w:rFonts w:hint="eastAsia"/>
        </w:rPr>
        <w:t>Z</w:t>
      </w:r>
      <w:r>
        <w:rPr>
          <w:rFonts w:hint="eastAsia"/>
        </w:rPr>
        <w:t>）、激光反射强度和颜色信息（</w:t>
      </w:r>
      <w:r>
        <w:rPr>
          <w:rFonts w:hint="eastAsia"/>
        </w:rPr>
        <w:t>RGB</w:t>
      </w:r>
      <w:r>
        <w:rPr>
          <w:rFonts w:hint="eastAsia"/>
        </w:rPr>
        <w:t>）。</w:t>
      </w:r>
      <w:r w:rsidR="00451A36">
        <w:rPr>
          <w:rFonts w:hint="eastAsia"/>
        </w:rPr>
        <w:t>我们生活在三维空间中，</w:t>
      </w:r>
      <w:r w:rsidR="0070556F" w:rsidRPr="0070556F">
        <w:rPr>
          <w:rFonts w:hint="eastAsia"/>
        </w:rPr>
        <w:t>任何一个事物，都可以做成点云。</w:t>
      </w:r>
      <w:r w:rsidR="003D6A48">
        <w:rPr>
          <w:rFonts w:hint="eastAsia"/>
        </w:rPr>
        <w:t>点云可以将现实世界原子化，通过高精度的点云数据可以还原现实世界。</w:t>
      </w:r>
      <w:r w:rsidR="00D54F19" w:rsidRPr="00D54F19">
        <w:rPr>
          <w:rFonts w:hint="eastAsia"/>
        </w:rPr>
        <w:t>随着传感器技术、芯片技术和无人</w:t>
      </w:r>
      <w:r w:rsidR="009674CD">
        <w:rPr>
          <w:rFonts w:hint="eastAsia"/>
        </w:rPr>
        <w:t>机</w:t>
      </w:r>
      <w:r w:rsidR="00D54F19" w:rsidRPr="00D54F19">
        <w:rPr>
          <w:rFonts w:hint="eastAsia"/>
        </w:rPr>
        <w:t>平台的飞速发展，激光扫描和倾斜摄影为代表性的点云数据现实采集（</w:t>
      </w:r>
      <w:r w:rsidR="00D54F19">
        <w:rPr>
          <w:rFonts w:hint="eastAsia"/>
        </w:rPr>
        <w:t>rea</w:t>
      </w:r>
      <w:r w:rsidR="00D54F19">
        <w:t>lity capture</w:t>
      </w:r>
      <w:r w:rsidR="00D54F19" w:rsidRPr="00D54F19">
        <w:rPr>
          <w:rFonts w:hint="eastAsia"/>
        </w:rPr>
        <w:t>）装备</w:t>
      </w:r>
      <w:r w:rsidR="00B530AB">
        <w:fldChar w:fldCharType="begin"/>
      </w:r>
      <w:r w:rsidR="00B530AB">
        <w:instrText xml:space="preserve"> ADDIN ZOTERO_ITEM CSL_CITATION {"citationID":"hVCZEiw2","properties":{"formattedCitation":"\\super [2]\\nosupersub{}","plainCitation":"[2]","noteIndex":0},"citationItems":[{"id":3,"uris":["http://zotero.org/users/local/Kvgira5A/items/TJKUQY8Y"],"itemData</w:instrText>
      </w:r>
      <w:r w:rsidR="00B530AB">
        <w:rPr>
          <w:rFonts w:hint="eastAsia"/>
        </w:rPr>
        <w:instrText>":{"id":3,"type":"article-journal","abstract":"</w:instrText>
      </w:r>
      <w:r w:rsidR="00B530AB">
        <w:rPr>
          <w:rFonts w:hint="eastAsia"/>
        </w:rPr>
        <w:instrText>随着以激光扫描、倾斜摄影为主的各种现实采集</w:instrText>
      </w:r>
      <w:r w:rsidR="00B530AB">
        <w:rPr>
          <w:rFonts w:hint="eastAsia"/>
        </w:rPr>
        <w:instrText>(reality capture)</w:instrText>
      </w:r>
      <w:r w:rsidR="00B530AB">
        <w:rPr>
          <w:rFonts w:hint="eastAsia"/>
        </w:rPr>
        <w:instrText>装备的快速发展</w:instrText>
      </w:r>
      <w:r w:rsidR="00B530AB">
        <w:rPr>
          <w:rFonts w:hint="eastAsia"/>
        </w:rPr>
        <w:instrText>,</w:instrText>
      </w:r>
      <w:r w:rsidR="00B530AB">
        <w:rPr>
          <w:rFonts w:hint="eastAsia"/>
        </w:rPr>
        <w:instrText>点云已成为继矢量地图和影像数据之后的第三类重要的时空数据源</w:instrText>
      </w:r>
      <w:r w:rsidR="00B530AB">
        <w:rPr>
          <w:rFonts w:hint="eastAsia"/>
        </w:rPr>
        <w:instrText>,</w:instrText>
      </w:r>
      <w:r w:rsidR="00B530AB">
        <w:rPr>
          <w:rFonts w:hint="eastAsia"/>
        </w:rPr>
        <w:instrText>并在地球科学、空间认知、智慧城市等科学研究和工程建设中发挥越来越重要的作用。如何从点云大数据中快速、准确获取精准有效的三维地理信息成为测绘地理信息领域的科学前沿和地学应用研究的迫切需求</w:instrText>
      </w:r>
      <w:r w:rsidR="00B530AB">
        <w:rPr>
          <w:rFonts w:hint="eastAsia"/>
        </w:rPr>
        <w:instrText>,</w:instrText>
      </w:r>
      <w:r w:rsidR="00B530AB">
        <w:rPr>
          <w:rFonts w:hint="eastAsia"/>
        </w:rPr>
        <w:instrText>也是三维地理信息获取与建模面临的重大难题。点云智能应运而生</w:instrText>
      </w:r>
      <w:r w:rsidR="00B530AB">
        <w:rPr>
          <w:rFonts w:hint="eastAsia"/>
        </w:rPr>
        <w:instrText>,</w:instrText>
      </w:r>
      <w:r w:rsidR="00B530AB">
        <w:rPr>
          <w:rFonts w:hint="eastAsia"/>
        </w:rPr>
        <w:instrText>并成为突破上述难题的科学途径。本文围绕点云智能中的三个重要方向</w:instrText>
      </w:r>
      <w:r w:rsidR="00B530AB">
        <w:rPr>
          <w:rFonts w:hint="eastAsia"/>
        </w:rPr>
        <w:instrText>:</w:instrText>
      </w:r>
      <w:r w:rsidR="00B530AB">
        <w:rPr>
          <w:rFonts w:hint="eastAsia"/>
        </w:rPr>
        <w:instrText>点云大数据处理的理论方法</w:instrText>
      </w:r>
      <w:r w:rsidR="00B530AB">
        <w:rPr>
          <w:rFonts w:hint="eastAsia"/>
        </w:rPr>
        <w:instrText>,</w:instrText>
      </w:r>
      <w:r w:rsidR="00B530AB">
        <w:rPr>
          <w:rFonts w:hint="eastAsia"/>
        </w:rPr>
        <w:instrText>点云大数据智能处理关键技术和重大工程应用</w:instrText>
      </w:r>
      <w:r w:rsidR="00B530AB">
        <w:rPr>
          <w:rFonts w:hint="eastAsia"/>
        </w:rPr>
        <w:instrText>,</w:instrText>
      </w:r>
      <w:r w:rsidR="00B530AB">
        <w:rPr>
          <w:rFonts w:hint="eastAsia"/>
        </w:rPr>
        <w:instrText>阐述点云采集装备、智能化处理</w:instrText>
      </w:r>
      <w:r w:rsidR="00B530AB">
        <w:rPr>
          <w:rFonts w:hint="eastAsia"/>
        </w:rPr>
        <w:instrText>,</w:instrText>
      </w:r>
      <w:r w:rsidR="00B530AB">
        <w:rPr>
          <w:rFonts w:hint="eastAsia"/>
        </w:rPr>
        <w:instrText>以及科学研究与工程应用的最新进展</w:instrText>
      </w:r>
      <w:r w:rsidR="00B530AB">
        <w:rPr>
          <w:rFonts w:hint="eastAsia"/>
        </w:rPr>
        <w:instrText>,</w:instrText>
      </w:r>
      <w:r w:rsidR="00B530AB">
        <w:rPr>
          <w:rFonts w:hint="eastAsia"/>
        </w:rPr>
        <w:instrText>最后对</w:instrText>
      </w:r>
      <w:r w:rsidR="00B530AB">
        <w:rPr>
          <w:rFonts w:hint="eastAsia"/>
        </w:rPr>
        <w:instrText>...","container-title":"</w:instrText>
      </w:r>
      <w:r w:rsidR="00B530AB">
        <w:rPr>
          <w:rFonts w:hint="eastAsia"/>
        </w:rPr>
        <w:instrText>测绘学报</w:instrText>
      </w:r>
      <w:r w:rsidR="00B530AB">
        <w:rPr>
          <w:rFonts w:hint="eastAsia"/>
        </w:rPr>
        <w:instrText>","ISSN":"1001-1595","issue":"12","language":"</w:instrText>
      </w:r>
      <w:r w:rsidR="00B530AB">
        <w:rPr>
          <w:rFonts w:hint="eastAsia"/>
        </w:rPr>
        <w:instrText>中文</w:instrText>
      </w:r>
      <w:r w:rsidR="00B530AB">
        <w:rPr>
          <w:rFonts w:hint="eastAsia"/>
        </w:rPr>
        <w:instrText>;","page":"1575-1585","source":"CNKI","title":"</w:instrText>
      </w:r>
      <w:r w:rsidR="00B530AB">
        <w:rPr>
          <w:rFonts w:hint="eastAsia"/>
        </w:rPr>
        <w:instrText>点云智能研究进展与趋势</w:instrText>
      </w:r>
      <w:r w:rsidR="00B530AB">
        <w:rPr>
          <w:rFonts w:hint="eastAsia"/>
        </w:rPr>
        <w:instrText>","volume":"48","author":[{"family":"</w:instrText>
      </w:r>
      <w:r w:rsidR="00B530AB">
        <w:rPr>
          <w:rFonts w:hint="eastAsia"/>
        </w:rPr>
        <w:instrText>杨</w:instrText>
      </w:r>
      <w:r w:rsidR="00B530AB">
        <w:rPr>
          <w:rFonts w:hint="eastAsia"/>
        </w:rPr>
        <w:instrText>","given":"</w:instrText>
      </w:r>
      <w:r w:rsidR="00B530AB">
        <w:rPr>
          <w:rFonts w:hint="eastAsia"/>
        </w:rPr>
        <w:instrText>必胜</w:instrText>
      </w:r>
      <w:r w:rsidR="00B530AB">
        <w:rPr>
          <w:rFonts w:hint="eastAsia"/>
        </w:rPr>
        <w:instrText>"},{"family":"</w:instrText>
      </w:r>
      <w:r w:rsidR="00B530AB">
        <w:rPr>
          <w:rFonts w:hint="eastAsia"/>
        </w:rPr>
        <w:instrText>董</w:instrText>
      </w:r>
      <w:r w:rsidR="00B530AB">
        <w:rPr>
          <w:rFonts w:hint="eastAsia"/>
        </w:rPr>
        <w:instrText>","given":"</w:instrText>
      </w:r>
      <w:r w:rsidR="00B530AB">
        <w:rPr>
          <w:rFonts w:hint="eastAsia"/>
        </w:rPr>
        <w:instrText>震</w:instrText>
      </w:r>
      <w:r w:rsidR="00B530AB">
        <w:rPr>
          <w:rFonts w:hint="eastAsia"/>
        </w:rPr>
        <w:instrText xml:space="preserve">"}],"issued":{"date-parts":[["2019"]]}}}],"schema":"https://github.com/citation-style-language/schema/raw/master/csl-citation.json"} </w:instrText>
      </w:r>
      <w:r w:rsidR="00B530AB">
        <w:fldChar w:fldCharType="separate"/>
      </w:r>
      <w:r w:rsidR="00B530AB" w:rsidRPr="00B530AB">
        <w:rPr>
          <w:rFonts w:cs="Times New Roman"/>
          <w:kern w:val="0"/>
          <w:szCs w:val="24"/>
          <w:vertAlign w:val="superscript"/>
        </w:rPr>
        <w:t>[2]</w:t>
      </w:r>
      <w:r w:rsidR="00B530AB">
        <w:fldChar w:fldCharType="end"/>
      </w:r>
      <w:r w:rsidR="009674CD">
        <w:rPr>
          <w:rFonts w:hint="eastAsia"/>
        </w:rPr>
        <w:t>、</w:t>
      </w:r>
      <w:r w:rsidR="00D54F19">
        <w:rPr>
          <w:rFonts w:hint="eastAsia"/>
        </w:rPr>
        <w:t>数据</w:t>
      </w:r>
      <w:r w:rsidR="00F00247">
        <w:rPr>
          <w:rFonts w:hint="eastAsia"/>
        </w:rPr>
        <w:t>处理技术和存储技术越来越先进，</w:t>
      </w:r>
      <w:r w:rsidR="00D54F19">
        <w:rPr>
          <w:rFonts w:hint="eastAsia"/>
        </w:rPr>
        <w:t>大数据时代下点云</w:t>
      </w:r>
      <w:r w:rsidR="00CA1F46">
        <w:rPr>
          <w:rFonts w:hint="eastAsia"/>
        </w:rPr>
        <w:t>的应用越来越广泛。本文</w:t>
      </w:r>
      <w:r w:rsidR="00125949">
        <w:rPr>
          <w:rFonts w:hint="eastAsia"/>
        </w:rPr>
        <w:t>重点</w:t>
      </w:r>
      <w:r w:rsidR="00211FD0">
        <w:rPr>
          <w:rFonts w:hint="eastAsia"/>
        </w:rPr>
        <w:t>从</w:t>
      </w:r>
      <w:bookmarkStart w:id="1" w:name="_Hlk87292699"/>
      <w:r w:rsidR="00474EF8">
        <w:rPr>
          <w:rFonts w:hint="eastAsia"/>
        </w:rPr>
        <w:t>自动</w:t>
      </w:r>
      <w:r w:rsidR="00CA1F46">
        <w:rPr>
          <w:rFonts w:hint="eastAsia"/>
        </w:rPr>
        <w:t>驾驶</w:t>
      </w:r>
      <w:bookmarkEnd w:id="1"/>
      <w:r w:rsidR="00211FD0">
        <w:rPr>
          <w:rFonts w:cs="Times New Roman" w:hint="eastAsia"/>
          <w:color w:val="000000"/>
          <w:u w:color="000000"/>
        </w:rPr>
        <w:t>来讨论点云</w:t>
      </w:r>
      <w:r w:rsidR="004819C9">
        <w:rPr>
          <w:rFonts w:cs="Times New Roman" w:hint="eastAsia"/>
          <w:color w:val="000000"/>
          <w:u w:color="000000"/>
        </w:rPr>
        <w:t>数据</w:t>
      </w:r>
      <w:r w:rsidR="00211FD0">
        <w:rPr>
          <w:rFonts w:cs="Times New Roman" w:hint="eastAsia"/>
          <w:color w:val="000000"/>
          <w:u w:color="000000"/>
        </w:rPr>
        <w:t>的应用。</w:t>
      </w:r>
    </w:p>
    <w:p w14:paraId="0D45B60B" w14:textId="7EEBC555" w:rsidR="00833DBF" w:rsidRDefault="006A4B2A" w:rsidP="00FC45FA">
      <w:pPr>
        <w:pStyle w:val="2"/>
        <w:spacing w:before="312" w:after="312" w:line="240" w:lineRule="auto"/>
      </w:pPr>
      <w:r>
        <w:rPr>
          <w:rFonts w:hint="eastAsia"/>
        </w:rPr>
        <w:t>2</w:t>
      </w:r>
      <w:r w:rsidR="00E20D58">
        <w:t xml:space="preserve"> </w:t>
      </w:r>
      <w:r w:rsidR="0071475D">
        <w:rPr>
          <w:rFonts w:hint="eastAsia"/>
        </w:rPr>
        <w:t>大数据时代下</w:t>
      </w:r>
      <w:r w:rsidR="00E20D58">
        <w:rPr>
          <w:rFonts w:hint="eastAsia"/>
        </w:rPr>
        <w:t>点云的应用</w:t>
      </w:r>
      <w:r w:rsidR="007B0F23">
        <w:t xml:space="preserve"> </w:t>
      </w:r>
    </w:p>
    <w:p w14:paraId="46657B5E" w14:textId="3898C610" w:rsidR="00E24620" w:rsidRDefault="00E24620" w:rsidP="00FC45FA">
      <w:pPr>
        <w:pStyle w:val="3"/>
        <w:spacing w:before="312" w:after="312"/>
      </w:pPr>
      <w:r>
        <w:rPr>
          <w:rFonts w:hint="eastAsia"/>
        </w:rPr>
        <w:t>2</w:t>
      </w:r>
      <w:r>
        <w:t>.</w:t>
      </w:r>
      <w:r w:rsidR="00F34118">
        <w:t>1</w:t>
      </w:r>
      <w:r>
        <w:rPr>
          <w:rFonts w:hint="eastAsia"/>
        </w:rPr>
        <w:t>点云在自动驾驶中的应用</w:t>
      </w:r>
    </w:p>
    <w:p w14:paraId="3E3AA7E8" w14:textId="60638DD0" w:rsidR="00E24620" w:rsidRDefault="00E24620" w:rsidP="00FC45FA">
      <w:pPr>
        <w:spacing w:line="240" w:lineRule="auto"/>
        <w:ind w:firstLine="420"/>
      </w:pPr>
      <w:r w:rsidRPr="00D61D99">
        <w:rPr>
          <w:rFonts w:hint="eastAsia"/>
        </w:rPr>
        <w:t>随着</w:t>
      </w:r>
      <w:r w:rsidRPr="00D61D99">
        <w:rPr>
          <w:rFonts w:hint="eastAsia"/>
        </w:rPr>
        <w:t>5G</w:t>
      </w:r>
      <w:r w:rsidRPr="00D61D99">
        <w:rPr>
          <w:rFonts w:hint="eastAsia"/>
        </w:rPr>
        <w:t>和大数据时代的到来，自动驾驶技术逐渐兴起。</w:t>
      </w:r>
      <w:r>
        <w:rPr>
          <w:rFonts w:hint="eastAsia"/>
        </w:rPr>
        <w:t>大数据使自动驾驶的未来成为可能。</w:t>
      </w:r>
      <w:r w:rsidRPr="00E24620">
        <w:rPr>
          <w:rFonts w:hint="eastAsia"/>
        </w:rPr>
        <w:t>互联汽车中的大数据有助于它们充分利用自己的感官</w:t>
      </w:r>
      <w:r w:rsidR="00B530AB">
        <w:fldChar w:fldCharType="begin"/>
      </w:r>
      <w:r w:rsidR="00B530AB">
        <w:instrText xml:space="preserve"> ADDIN ZOTERO_ITEM CSL_CITATION {"citationID":"iT4Blu4T","properties":{"formattedCitation":"\\super [3]\\nosupersub{}","plainCitation":"[3]","noteIndex":0},"citationItems":[{"id":5,"uris":["http://zotero.org/users/local/Kvgira5A/items/IXHWTBNH"],"itemData":{"id":5,"type":"article-journal","container-title":"IEEE Network","issue":"1","note":"publisher: IEEE","page":"174–181","source":"Google Scholar","title":"Autonomous driving cars in smart cities: Recent advances, requirements, and challenges","title-short":"Autonomous driving cars in smart cities","volume":"34","author":[{"family":"Yaqoob","given":"Ibrar"},{"family":"Khan","given":"Latif U."},{"family":"Kazmi","given":"SM Ahsan"},{"family":"Imran","given":"Muhammad"},{"family":"Guizani","given":"Nadra"},{"family":"Hong","given":"Choong Seon"}],"issued":{"date-parts":[["2019"]]}}}],"schema":"https://github.com/citation-style-language/schema/raw/master/csl-citation.json"} </w:instrText>
      </w:r>
      <w:r w:rsidR="00B530AB">
        <w:fldChar w:fldCharType="separate"/>
      </w:r>
      <w:r w:rsidR="00B530AB" w:rsidRPr="00B530AB">
        <w:rPr>
          <w:rFonts w:cs="Times New Roman"/>
          <w:kern w:val="0"/>
          <w:szCs w:val="24"/>
          <w:vertAlign w:val="superscript"/>
        </w:rPr>
        <w:t>[3]</w:t>
      </w:r>
      <w:r w:rsidR="00B530AB">
        <w:fldChar w:fldCharType="end"/>
      </w:r>
      <w:r w:rsidRPr="00E24620">
        <w:rPr>
          <w:rFonts w:hint="eastAsia"/>
        </w:rPr>
        <w:t>。如果没有稳定、可靠的数据流，那么自动驾驶汽车将在道路上毫无用处。</w:t>
      </w:r>
    </w:p>
    <w:p w14:paraId="6B483231" w14:textId="173D8C3E" w:rsidR="00E24620" w:rsidRPr="00B50B1E" w:rsidRDefault="00E24620" w:rsidP="00FC45FA">
      <w:pPr>
        <w:spacing w:line="240" w:lineRule="auto"/>
        <w:ind w:firstLine="420"/>
      </w:pPr>
      <w:r w:rsidRPr="00B50B1E">
        <w:rPr>
          <w:rFonts w:hint="eastAsia"/>
        </w:rPr>
        <w:t>在人工智能自动驾驶领域中，准确的环境感知和精确的定位是自动驾驶汽车在复杂动态环境中能够进行可靠导航，信息决策以及安全驾驶的关键</w:t>
      </w:r>
      <w:r w:rsidR="00B530AB">
        <w:fldChar w:fldCharType="begin"/>
      </w:r>
      <w:r w:rsidR="00B530AB">
        <w:instrText xml:space="preserve"> ADDIN ZOTERO_ITEM CSL_CITATION {"citationID":"CgzOWnGn","properties":{"formattedCitation":"\\super [4]\\nosupersub{}","plainCitation":"[4]","noteIndex":0},"citationItems":[{"id":7,"uris":["http://zotero.org/users/local/Kvgira5A/items/4YIT5GXH"],"itemData</w:instrText>
      </w:r>
      <w:r w:rsidR="00B530AB">
        <w:rPr>
          <w:rFonts w:hint="eastAsia"/>
        </w:rPr>
        <w:instrText>":{"id":7,"type":"article-journal","container-title":"</w:instrText>
      </w:r>
      <w:r w:rsidR="00B530AB">
        <w:rPr>
          <w:rFonts w:hint="eastAsia"/>
        </w:rPr>
        <w:instrText>中国航天电子技术研究院科学技术委员会</w:instrText>
      </w:r>
      <w:r w:rsidR="00B530AB">
        <w:rPr>
          <w:rFonts w:hint="eastAsia"/>
        </w:rPr>
        <w:instrText xml:space="preserve"> 2020 </w:instrText>
      </w:r>
      <w:r w:rsidR="00B530AB">
        <w:rPr>
          <w:rFonts w:hint="eastAsia"/>
        </w:rPr>
        <w:instrText>年学术年会论文集</w:instrText>
      </w:r>
      <w:r w:rsidR="00B530AB">
        <w:rPr>
          <w:rFonts w:hint="eastAsia"/>
        </w:rPr>
        <w:instrText>","source":"Google Scholar","title":"</w:instrText>
      </w:r>
      <w:r w:rsidR="00B530AB">
        <w:rPr>
          <w:rFonts w:hint="eastAsia"/>
        </w:rPr>
        <w:instrText>激光雷达在自动驾驶中的应用研究</w:instrText>
      </w:r>
      <w:r w:rsidR="00B530AB">
        <w:rPr>
          <w:rFonts w:hint="eastAsia"/>
        </w:rPr>
        <w:instrText>","author":[{"literal":"</w:instrText>
      </w:r>
      <w:r w:rsidR="00B530AB">
        <w:rPr>
          <w:rFonts w:hint="eastAsia"/>
        </w:rPr>
        <w:instrText>靳文星</w:instrText>
      </w:r>
      <w:r w:rsidR="00B530AB">
        <w:rPr>
          <w:rFonts w:hint="eastAsia"/>
        </w:rPr>
        <w:instrText>"},{"literal":"</w:instrText>
      </w:r>
      <w:r w:rsidR="00B530AB">
        <w:rPr>
          <w:rFonts w:hint="eastAsia"/>
        </w:rPr>
        <w:instrText>张澍裕</w:instrText>
      </w:r>
      <w:r w:rsidR="00B530AB">
        <w:rPr>
          <w:rFonts w:hint="eastAsia"/>
        </w:rPr>
        <w:instrText>"},{"literal":"</w:instrText>
      </w:r>
      <w:r w:rsidR="00B530AB">
        <w:rPr>
          <w:rFonts w:hint="eastAsia"/>
        </w:rPr>
        <w:instrText>李尚南</w:instrText>
      </w:r>
      <w:r w:rsidR="00B530AB">
        <w:rPr>
          <w:rFonts w:hint="eastAsia"/>
        </w:rPr>
        <w:instrText>"},{"literal":"</w:instrText>
      </w:r>
      <w:r w:rsidR="00B530AB">
        <w:rPr>
          <w:rFonts w:hint="eastAsia"/>
        </w:rPr>
        <w:instrText>申风婷</w:instrText>
      </w:r>
      <w:r w:rsidR="00B530AB">
        <w:rPr>
          <w:rFonts w:hint="eastAsia"/>
        </w:rPr>
        <w:instrText>"}],"issued":{"date-parts":[["2020"]</w:instrText>
      </w:r>
      <w:r w:rsidR="00B530AB">
        <w:instrText xml:space="preserve">]}}}],"schema":"https://github.com/citation-style-language/schema/raw/master/csl-citation.json"} </w:instrText>
      </w:r>
      <w:r w:rsidR="00B530AB">
        <w:fldChar w:fldCharType="separate"/>
      </w:r>
      <w:r w:rsidR="00B530AB" w:rsidRPr="00B530AB">
        <w:rPr>
          <w:rFonts w:cs="Times New Roman"/>
          <w:kern w:val="0"/>
          <w:szCs w:val="24"/>
          <w:vertAlign w:val="superscript"/>
        </w:rPr>
        <w:t>[4]</w:t>
      </w:r>
      <w:r w:rsidR="00B530AB">
        <w:fldChar w:fldCharType="end"/>
      </w:r>
      <w:r w:rsidRPr="00B50B1E">
        <w:rPr>
          <w:rFonts w:hint="eastAsia"/>
        </w:rPr>
        <w:t>。这两个任务需要获取和处理真实环境中的高度准确且信息丰富的数据。为了获得此类数据，无人车上或者移动测量车上通常装备多种传感器，例如</w:t>
      </w:r>
      <w:r w:rsidRPr="00B50B1E">
        <w:rPr>
          <w:rFonts w:hint="eastAsia"/>
        </w:rPr>
        <w:t>LiDAR</w:t>
      </w:r>
      <w:r w:rsidRPr="00B50B1E">
        <w:rPr>
          <w:rFonts w:hint="eastAsia"/>
        </w:rPr>
        <w:t>或者相机。传统上，相机捕获的图像数据能够提供二维语义和纹理信息，且低成本和高效率，是感知任务中最常用的数据之一。但是，图像数据缺少三维地理信息。因此，由</w:t>
      </w:r>
      <w:r w:rsidRPr="00B50B1E">
        <w:rPr>
          <w:rFonts w:hint="eastAsia"/>
        </w:rPr>
        <w:t>LiDAR</w:t>
      </w:r>
      <w:r w:rsidRPr="00B50B1E">
        <w:rPr>
          <w:rFonts w:hint="eastAsia"/>
        </w:rPr>
        <w:t>收集的密集的、准确的、具有三维地理信息的点云数据也</w:t>
      </w:r>
      <w:r w:rsidRPr="00B50B1E">
        <w:rPr>
          <w:rFonts w:hint="eastAsia"/>
        </w:rPr>
        <w:lastRenderedPageBreak/>
        <w:t>应用于感知任务中。此外，</w:t>
      </w:r>
      <w:r w:rsidRPr="00B50B1E">
        <w:rPr>
          <w:rFonts w:hint="eastAsia"/>
        </w:rPr>
        <w:t>LiDAR</w:t>
      </w:r>
      <w:r w:rsidRPr="00B50B1E">
        <w:rPr>
          <w:rFonts w:hint="eastAsia"/>
        </w:rPr>
        <w:t>对照明条件的变化不敏感，可以在白天和夜晚工作，即使有强光和阴影干扰，是</w:t>
      </w:r>
      <w:r w:rsidRPr="00B50B1E">
        <w:rPr>
          <w:rFonts w:hint="eastAsia"/>
        </w:rPr>
        <w:t>3D</w:t>
      </w:r>
      <w:r w:rsidRPr="00B50B1E">
        <w:rPr>
          <w:rFonts w:hint="eastAsia"/>
        </w:rPr>
        <w:t>点云数据的优势。</w:t>
      </w:r>
    </w:p>
    <w:p w14:paraId="4BBA6382" w14:textId="1FED3EF1" w:rsidR="00E24620" w:rsidRDefault="00E24620" w:rsidP="00FC45FA">
      <w:pPr>
        <w:spacing w:line="240" w:lineRule="auto"/>
        <w:ind w:firstLine="420"/>
      </w:pPr>
      <w:r>
        <w:rPr>
          <w:rFonts w:hint="eastAsia"/>
        </w:rPr>
        <w:t>自动驾驶系统有八个重要模块，分别是：传感器模块、</w:t>
      </w:r>
      <w:r>
        <w:rPr>
          <w:rFonts w:hint="eastAsia"/>
        </w:rPr>
        <w:t>HD</w:t>
      </w:r>
      <w:r>
        <w:rPr>
          <w:rFonts w:hint="eastAsia"/>
        </w:rPr>
        <w:t>地图模块、定位模块、感知模块、预测模块、路线规划模块、运动规划模块、运动控制模块</w:t>
      </w:r>
      <w:r w:rsidR="00B530AB">
        <w:fldChar w:fldCharType="begin"/>
      </w:r>
      <w:r w:rsidR="00B530AB">
        <w:instrText xml:space="preserve"> ADDIN ZOTERO_ITEM CSL_CITATION {"citationID":"R268NjNZ","properties":{"formattedCitation":"\\super [5]\\nosupersub{}","plainCitation":"[5]","noteIndex":0},"citationItems":[{"id":9,"uris":["http://zotero.org/users/local/Kvgira5A/items/2G8FVFSG"],"itemData":{"id":9,"type":"article-journal","container-title":"IEEE Signal Processing Magazine","issue":"1","note":"publisher: IEEE","page":"68–86","source":"Google Scholar","title":"3d point cloud processing and learning for autonomous driving: Impacting map creation, localization, and perception","title-short":"3d point cloud processing and learning for autonomous driving","volume":"38","author":[{"family":"Chen","given":"Siheng"},{"family":"Liu","given":"Baoan"},{"family":"Feng","given":"Chen"},{"family":"Vallespi-Gonzalez","given":"Carlos"},{"family":"Wellington","given":"Carl"}],"issued":{"date-parts":[["2020"]]}}}],"schema":"https://github.com/citation-style-language/schema/raw/master/csl-citation.json"} </w:instrText>
      </w:r>
      <w:r w:rsidR="00B530AB">
        <w:fldChar w:fldCharType="separate"/>
      </w:r>
      <w:r w:rsidR="00B530AB" w:rsidRPr="00B530AB">
        <w:rPr>
          <w:rFonts w:cs="Times New Roman"/>
          <w:kern w:val="0"/>
          <w:szCs w:val="24"/>
          <w:vertAlign w:val="superscript"/>
        </w:rPr>
        <w:t>[5]</w:t>
      </w:r>
      <w:r w:rsidR="00B530AB">
        <w:fldChar w:fldCharType="end"/>
      </w:r>
      <w:r>
        <w:rPr>
          <w:rFonts w:hint="eastAsia"/>
        </w:rPr>
        <w:t>。其中，</w:t>
      </w:r>
      <w:r w:rsidRPr="00B50B1E">
        <w:rPr>
          <w:rFonts w:hint="eastAsia"/>
        </w:rPr>
        <w:t>自动驾驶</w:t>
      </w:r>
      <w:r>
        <w:rPr>
          <w:rFonts w:hint="eastAsia"/>
        </w:rPr>
        <w:t>中传感器模块，会用到多传感器融合感知环境，激光雷达因为可以直接提供一个</w:t>
      </w:r>
      <w:r>
        <w:rPr>
          <w:rFonts w:hint="eastAsia"/>
        </w:rPr>
        <w:t>3</w:t>
      </w:r>
      <w:r>
        <w:t>D</w:t>
      </w:r>
      <w:r>
        <w:rPr>
          <w:rFonts w:hint="eastAsia"/>
        </w:rPr>
        <w:t>精确的场景而备受自动驾驶研究者的关注。</w:t>
      </w:r>
      <w:r>
        <w:rPr>
          <w:rFonts w:hint="eastAsia"/>
        </w:rPr>
        <w:t>H</w:t>
      </w:r>
      <w:r>
        <w:t>D</w:t>
      </w:r>
      <w:r>
        <w:rPr>
          <w:rFonts w:hint="eastAsia"/>
        </w:rPr>
        <w:t>地图模块中地图构建一般主要包括两层：一个是</w:t>
      </w:r>
      <w:r w:rsidRPr="00CE57E0">
        <w:rPr>
          <w:rFonts w:hint="eastAsia"/>
        </w:rPr>
        <w:t>点云地图</w:t>
      </w:r>
      <w:r>
        <w:rPr>
          <w:rFonts w:hint="eastAsia"/>
        </w:rPr>
        <w:t>用于展示周围的几何环境信息；第二个是</w:t>
      </w:r>
      <w:r w:rsidRPr="00076CFA">
        <w:rPr>
          <w:rFonts w:hint="eastAsia"/>
        </w:rPr>
        <w:t>交通规则相关的语义特征图</w:t>
      </w:r>
      <w:r>
        <w:rPr>
          <w:rFonts w:hint="eastAsia"/>
        </w:rPr>
        <w:t>，记录道路边界，交通线，信号灯等。这两层地图会被配准在一起形成</w:t>
      </w:r>
      <w:proofErr w:type="spellStart"/>
      <w:r>
        <w:rPr>
          <w:rFonts w:hint="eastAsia"/>
        </w:rPr>
        <w:t>HDmap</w:t>
      </w:r>
      <w:proofErr w:type="spellEnd"/>
      <w:r>
        <w:rPr>
          <w:rFonts w:hint="eastAsia"/>
        </w:rPr>
        <w:t>用于提供导航精细的信息。其中前者主要是为了提供定位信息，后者主要是决策信息。定位模块则是从上述的</w:t>
      </w:r>
      <w:r>
        <w:rPr>
          <w:rFonts w:hint="eastAsia"/>
        </w:rPr>
        <w:t>HD map</w:t>
      </w:r>
      <w:r>
        <w:rPr>
          <w:rFonts w:hint="eastAsia"/>
        </w:rPr>
        <w:t>中精确定位无人车的位置和朝向等信息，这个模块的核心技术之一是</w:t>
      </w:r>
      <w:r>
        <w:rPr>
          <w:rFonts w:hint="eastAsia"/>
        </w:rPr>
        <w:t>3D</w:t>
      </w:r>
      <w:r>
        <w:rPr>
          <w:rFonts w:hint="eastAsia"/>
        </w:rPr>
        <w:t>点云配准技术，通过配准前后两帧点云定位。随着自动驾驶领域的不断发展，点云大数据在这三个模块中的应用越来越深入。</w:t>
      </w:r>
    </w:p>
    <w:p w14:paraId="488846AC" w14:textId="77777777" w:rsidR="00E24620" w:rsidRDefault="00E24620" w:rsidP="00FC45FA">
      <w:pPr>
        <w:spacing w:line="240" w:lineRule="auto"/>
        <w:ind w:firstLine="420"/>
      </w:pPr>
      <w:r w:rsidRPr="0021541E">
        <w:rPr>
          <w:rFonts w:hint="eastAsia"/>
        </w:rPr>
        <w:t>基于高清激光雷达点云开发的轨道交通算法，对获取到的点云信息进行处理分析，识别出列车行驶前方的异常状况，并转化成预警信息，通过列车信号控制系统在驾驶室内的显示器上呈现，进而及时发出预警；列车可根据探测结果做出相应的预警，减速，制动等动作，从而实现列车主动完全，自动巡航，自动定位等。</w:t>
      </w:r>
    </w:p>
    <w:p w14:paraId="2F0C0329" w14:textId="77777777" w:rsidR="00E24620" w:rsidRPr="00153BE6" w:rsidRDefault="00E24620" w:rsidP="00FC45FA">
      <w:pPr>
        <w:spacing w:line="240" w:lineRule="auto"/>
        <w:ind w:firstLine="420"/>
      </w:pPr>
      <w:r>
        <w:rPr>
          <w:rFonts w:hint="eastAsia"/>
        </w:rPr>
        <w:t>总的来说，</w:t>
      </w:r>
      <w:r>
        <w:rPr>
          <w:rFonts w:hint="eastAsia"/>
        </w:rPr>
        <w:t>3D</w:t>
      </w:r>
      <w:r>
        <w:rPr>
          <w:rFonts w:hint="eastAsia"/>
        </w:rPr>
        <w:t>点云在自动驾驶领域中的应用可以分为以下两个方面：</w:t>
      </w:r>
    </w:p>
    <w:p w14:paraId="7AE20B17" w14:textId="77777777" w:rsidR="00E24620" w:rsidRDefault="00E24620" w:rsidP="00FC45FA">
      <w:pPr>
        <w:spacing w:line="240" w:lineRule="auto"/>
        <w:ind w:firstLine="420"/>
      </w:pPr>
      <w:r>
        <w:rPr>
          <w:rFonts w:hint="eastAsia"/>
        </w:rPr>
        <w:t>1</w:t>
      </w:r>
      <w:r>
        <w:rPr>
          <w:rFonts w:hint="eastAsia"/>
        </w:rPr>
        <w:t>、基于场景理解和目标检测的实时环境感知和处理；</w:t>
      </w:r>
    </w:p>
    <w:p w14:paraId="19AF74B2" w14:textId="77777777" w:rsidR="00F34118" w:rsidRDefault="00E24620" w:rsidP="00FC45FA">
      <w:pPr>
        <w:spacing w:line="240" w:lineRule="auto"/>
        <w:ind w:firstLine="420"/>
      </w:pPr>
      <w:r>
        <w:t>2</w:t>
      </w:r>
      <w:r>
        <w:rPr>
          <w:rFonts w:hint="eastAsia"/>
        </w:rPr>
        <w:t>、基于可靠定位和参考的高精度地图和城市模型的生成和构建。</w:t>
      </w:r>
    </w:p>
    <w:p w14:paraId="4CD07155" w14:textId="4B5E1A9A" w:rsidR="00E24620" w:rsidRDefault="00E24620" w:rsidP="00FC45FA">
      <w:pPr>
        <w:spacing w:line="240" w:lineRule="auto"/>
        <w:ind w:firstLine="420"/>
      </w:pPr>
      <w:r>
        <w:rPr>
          <w:rFonts w:hint="eastAsia"/>
        </w:rPr>
        <w:t>这些应用具有一些类似的任务，可以大致分为三种类型：点云分割和定位以及三维目标分类和识别</w:t>
      </w:r>
      <w:r w:rsidR="00F906FB">
        <w:fldChar w:fldCharType="begin">
          <w:fldData xml:space="preserve">PABMAGkAdABlAHIAYQBsAHMAPgANAAoAPABMAGkAdABlAHIAYQBsACAAaQBkAD0AIgA5ADgAQgAx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=
</w:fldData>
        </w:fldChar>
      </w:r>
      <w:r w:rsidR="00F906FB">
        <w:instrText>ADDIN CNKISM.Ref.{8CB4DB937B19466581EA10AC99B098E0}</w:instrText>
      </w:r>
      <w:r w:rsidR="00F906FB">
        <w:fldChar w:fldCharType="separate"/>
      </w:r>
      <w:r w:rsidR="004649AC" w:rsidRPr="004649AC">
        <w:rPr>
          <w:vertAlign w:val="superscript"/>
        </w:rPr>
        <w:t>[15]</w:t>
      </w:r>
      <w:r w:rsidR="00F906FB">
        <w:fldChar w:fldCharType="end"/>
      </w:r>
      <w:r>
        <w:rPr>
          <w:rFonts w:hint="eastAsia"/>
        </w:rPr>
        <w:t>。</w:t>
      </w:r>
    </w:p>
    <w:p w14:paraId="703FA03D" w14:textId="16836FA0" w:rsidR="00F34118" w:rsidRDefault="00F34118" w:rsidP="00FC45FA">
      <w:pPr>
        <w:pStyle w:val="3"/>
        <w:spacing w:before="312" w:after="312"/>
      </w:pPr>
      <w:r>
        <w:rPr>
          <w:rFonts w:hint="eastAsia"/>
        </w:rPr>
        <w:t>2</w:t>
      </w:r>
      <w:r>
        <w:t xml:space="preserve">.2 </w:t>
      </w:r>
      <w:r>
        <w:rPr>
          <w:rFonts w:hint="eastAsia"/>
        </w:rPr>
        <w:t>点云分割</w:t>
      </w:r>
    </w:p>
    <w:p w14:paraId="72B657D8" w14:textId="045668FF" w:rsidR="000943F5" w:rsidRDefault="00F34118" w:rsidP="00FC45FA">
      <w:pPr>
        <w:spacing w:line="240" w:lineRule="auto"/>
        <w:ind w:firstLine="420"/>
        <w:rPr>
          <w:rFonts w:hint="eastAsia"/>
        </w:rPr>
      </w:pPr>
      <w:r>
        <w:t>在点云语义分割方法中，涉及到三个概念，点云分割、点</w:t>
      </w:r>
      <w:r>
        <w:t xml:space="preserve"> </w:t>
      </w:r>
      <w:r>
        <w:t>云分类与点云语义分割。点云分割是指根据某一规则或某一属性将点云聚合到同</w:t>
      </w:r>
      <w:r>
        <w:t xml:space="preserve"> </w:t>
      </w:r>
      <w:r>
        <w:t>一个聚类中；点云分类是指赋予点云语义类别标签。点云语义分割既包含了对单个物体点云的完整分割，同时也对分割的完整物体点云附加类别标签</w:t>
      </w:r>
      <w:r w:rsidR="00B20909">
        <w:fldChar w:fldCharType="begin"/>
      </w:r>
      <w:r w:rsidR="00B20909">
        <w:instrText xml:space="preserve"> ADDIN ZOTERO_ITEM CSL_CITATION {"citationID":"JOQpViex","properties":{"formattedCitation":"\\super [6]\\nosupersub{}","plainCitation":"[6]","noteIndex":0},"citationItems":[{"id":13,"uris":["http://zotero.org/users/local/Kvgira5A/items/NMV7ZYPE"],"itemData":{"id":13,"type":"paper-conference","container-title":"Proceedings of the IEEE/CVF International Conference on Computer Vision","page":"2464–2473","source":"Google Scholar","title":"A technical survey and evaluation of traditional point cloud clustering methods for lidar panoptic segmentation","author":[{"family":"Zhao","given":"Yiming"},{"family":"Zhang","given":"Xiao"},{"family":"Huang","given":"Xinming"}],"issued":{"date-parts":[["2021"]]}}}],"schema":"https://github.com/citation-style-language/schema/raw/master/csl-citation.json"} </w:instrText>
      </w:r>
      <w:r w:rsidR="00B20909">
        <w:fldChar w:fldCharType="separate"/>
      </w:r>
      <w:r w:rsidR="00B20909" w:rsidRPr="00B20909">
        <w:rPr>
          <w:rFonts w:cs="Times New Roman"/>
          <w:kern w:val="0"/>
          <w:szCs w:val="24"/>
          <w:vertAlign w:val="superscript"/>
        </w:rPr>
        <w:t>[6]</w:t>
      </w:r>
      <w:r w:rsidR="00B20909">
        <w:fldChar w:fldCharType="end"/>
      </w:r>
      <w:r w:rsidR="00664379">
        <w:rPr>
          <w:rFonts w:hint="eastAsia"/>
        </w:rPr>
        <w:t>。</w:t>
      </w:r>
    </w:p>
    <w:p w14:paraId="63F5BC00" w14:textId="182C1417" w:rsidR="000943F5" w:rsidRDefault="000943F5" w:rsidP="00FC45FA">
      <w:pPr>
        <w:spacing w:line="240" w:lineRule="auto"/>
        <w:jc w:val="center"/>
      </w:pPr>
      <w:r>
        <w:rPr>
          <w:noProof/>
        </w:rPr>
        <w:drawing>
          <wp:inline distT="0" distB="0" distL="0" distR="0" wp14:anchorId="6E0B6855" wp14:editId="46AE64A3">
            <wp:extent cx="2630170" cy="1044240"/>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39474" cy="1047934"/>
                    </a:xfrm>
                    <a:prstGeom prst="rect">
                      <a:avLst/>
                    </a:prstGeom>
                  </pic:spPr>
                </pic:pic>
              </a:graphicData>
            </a:graphic>
          </wp:inline>
        </w:drawing>
      </w:r>
    </w:p>
    <w:p w14:paraId="693A507D" w14:textId="421ABDF2" w:rsidR="000943F5" w:rsidRPr="0053190F" w:rsidRDefault="000943F5" w:rsidP="00FC45FA">
      <w:pPr>
        <w:spacing w:line="240" w:lineRule="auto"/>
        <w:jc w:val="center"/>
        <w:rPr>
          <w:rFonts w:ascii="宋体" w:hAnsi="宋体" w:hint="eastAsia"/>
          <w:sz w:val="18"/>
          <w:szCs w:val="18"/>
        </w:rPr>
      </w:pPr>
      <w:r w:rsidRPr="0053190F">
        <w:rPr>
          <w:rFonts w:ascii="宋体" w:hAnsi="宋体" w:hint="eastAsia"/>
          <w:sz w:val="18"/>
          <w:szCs w:val="18"/>
        </w:rPr>
        <w:t xml:space="preserve">图 </w:t>
      </w:r>
      <w:r w:rsidRPr="0053190F">
        <w:rPr>
          <w:rFonts w:ascii="宋体" w:hAnsi="宋体"/>
          <w:sz w:val="18"/>
          <w:szCs w:val="18"/>
        </w:rPr>
        <w:t xml:space="preserve">1 </w:t>
      </w:r>
      <w:r w:rsidRPr="0053190F">
        <w:rPr>
          <w:rFonts w:ascii="宋体" w:hAnsi="宋体"/>
          <w:sz w:val="18"/>
          <w:szCs w:val="18"/>
        </w:rPr>
        <w:t>点云分类、分割与语义分割概念</w:t>
      </w:r>
    </w:p>
    <w:p w14:paraId="54808987" w14:textId="314D379E" w:rsidR="00F34118" w:rsidRDefault="00F34118" w:rsidP="00FC45FA">
      <w:pPr>
        <w:pStyle w:val="3"/>
        <w:spacing w:before="312" w:after="312"/>
      </w:pPr>
      <w:r>
        <w:t xml:space="preserve">2.3 </w:t>
      </w:r>
      <w:r>
        <w:rPr>
          <w:rFonts w:hint="eastAsia"/>
        </w:rPr>
        <w:t>定位</w:t>
      </w:r>
    </w:p>
    <w:p w14:paraId="384FAE38" w14:textId="59BE6B0B" w:rsidR="00D52AED" w:rsidRDefault="00D52AED" w:rsidP="00FC45FA">
      <w:pPr>
        <w:spacing w:line="240" w:lineRule="auto"/>
        <w:ind w:firstLine="420"/>
      </w:pPr>
      <w:r w:rsidRPr="00D52AED">
        <w:rPr>
          <w:rFonts w:hint="eastAsia"/>
        </w:rPr>
        <w:t>使用激光束获取测量的距离并产生点云数据，其中的每个点表示传感器获取的物体表面的（</w:t>
      </w:r>
      <w:r w:rsidRPr="00D52AED">
        <w:rPr>
          <w:rFonts w:hint="eastAsia"/>
        </w:rPr>
        <w:t>XYZ</w:t>
      </w:r>
      <w:r w:rsidRPr="00D52AED">
        <w:rPr>
          <w:rFonts w:hint="eastAsia"/>
        </w:rPr>
        <w:t>）的坐标。基于点云的高精地图是可以通过</w:t>
      </w:r>
      <w:r w:rsidRPr="00D52AED">
        <w:rPr>
          <w:rFonts w:hint="eastAsia"/>
        </w:rPr>
        <w:t>lidar</w:t>
      </w:r>
      <w:r w:rsidRPr="00D52AED">
        <w:rPr>
          <w:rFonts w:hint="eastAsia"/>
        </w:rPr>
        <w:t>扫描离线的构建出来，也可以在导航过程中通过里程计实现闭环的构建地图，也就是</w:t>
      </w:r>
      <w:r w:rsidRPr="00D52AED">
        <w:rPr>
          <w:rFonts w:hint="eastAsia"/>
        </w:rPr>
        <w:t>SLAM</w:t>
      </w:r>
      <w:r w:rsidRPr="00D52AED">
        <w:rPr>
          <w:rFonts w:hint="eastAsia"/>
        </w:rPr>
        <w:t>系统</w:t>
      </w:r>
      <w:r w:rsidR="00271157">
        <w:fldChar w:fldCharType="begin"/>
      </w:r>
      <w:r w:rsidR="00271157">
        <w:instrText xml:space="preserve"> ADDIN ZOTERO_ITEM CSL_CITATION {"citationID":"e3IsCLyx","properties":{"formattedCitation":"\\super [7]\\nosupersub{}","plainCitation":"[7]","noteIndex":0},"citationItems":[{"id":15,"uris":["http://zotero.org/users/local/Kvgira5A/items/2IIRI9HV"],"itemData":{"id":15,"type":"article-journal","container-title":"Automation in Construction","note":"publisher: Elsevier","page":"38–48","source":"Google Scholar","title":"SLAM-driven robotic mapping and registration of 3D point clouds","volume":"89","author":[{"family":"Kim","given":"Pileun"},{"family":"Chen","given":"Jingdao"},{"family":"Cho","given":"Yong K."}],"issued":{"date-parts":[["2018"]]}}}],"schema":"https://github.com/citation-style-language/schema/raw/master/csl-citation.json"} </w:instrText>
      </w:r>
      <w:r w:rsidR="00271157">
        <w:fldChar w:fldCharType="separate"/>
      </w:r>
      <w:r w:rsidR="00271157" w:rsidRPr="00271157">
        <w:rPr>
          <w:rFonts w:cs="Times New Roman"/>
          <w:kern w:val="0"/>
          <w:szCs w:val="24"/>
          <w:vertAlign w:val="superscript"/>
        </w:rPr>
        <w:t>[7]</w:t>
      </w:r>
      <w:r w:rsidR="00271157">
        <w:fldChar w:fldCharType="end"/>
      </w:r>
      <w:r w:rsidRPr="00D52AED">
        <w:rPr>
          <w:rFonts w:hint="eastAsia"/>
        </w:rPr>
        <w:t>。</w:t>
      </w:r>
    </w:p>
    <w:p w14:paraId="791D75C3" w14:textId="4A0A42DE" w:rsidR="00FC45FA" w:rsidRDefault="00FC45FA" w:rsidP="00FC45FA">
      <w:pPr>
        <w:spacing w:line="240" w:lineRule="auto"/>
        <w:jc w:val="center"/>
      </w:pPr>
      <w:r>
        <w:rPr>
          <w:noProof/>
        </w:rPr>
        <w:lastRenderedPageBreak/>
        <w:drawing>
          <wp:inline distT="0" distB="0" distL="0" distR="0" wp14:anchorId="2B5EEA0E" wp14:editId="502226E7">
            <wp:extent cx="2249509" cy="1095493"/>
            <wp:effectExtent l="0" t="0" r="0" b="0"/>
            <wp:docPr id="3" name="图片 3"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查看源图像"/>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57328" cy="1099301"/>
                    </a:xfrm>
                    <a:prstGeom prst="rect">
                      <a:avLst/>
                    </a:prstGeom>
                    <a:noFill/>
                    <a:ln>
                      <a:noFill/>
                    </a:ln>
                  </pic:spPr>
                </pic:pic>
              </a:graphicData>
            </a:graphic>
          </wp:inline>
        </w:drawing>
      </w:r>
    </w:p>
    <w:p w14:paraId="32F2346B" w14:textId="0C61FBBB" w:rsidR="00FC45FA" w:rsidRPr="0053190F" w:rsidRDefault="00FC45FA" w:rsidP="00FC45FA">
      <w:pPr>
        <w:spacing w:line="240" w:lineRule="auto"/>
        <w:jc w:val="center"/>
        <w:rPr>
          <w:rFonts w:ascii="宋体" w:hAnsi="宋体" w:hint="eastAsia"/>
          <w:sz w:val="18"/>
          <w:szCs w:val="18"/>
        </w:rPr>
      </w:pPr>
      <w:r w:rsidRPr="0053190F">
        <w:rPr>
          <w:rFonts w:ascii="宋体" w:hAnsi="宋体" w:hint="eastAsia"/>
          <w:sz w:val="18"/>
          <w:szCs w:val="18"/>
        </w:rPr>
        <w:t xml:space="preserve">图 </w:t>
      </w:r>
      <w:r>
        <w:rPr>
          <w:rFonts w:ascii="宋体" w:hAnsi="宋体"/>
          <w:sz w:val="18"/>
          <w:szCs w:val="18"/>
        </w:rPr>
        <w:t>2</w:t>
      </w:r>
      <w:r w:rsidRPr="0053190F">
        <w:rPr>
          <w:rFonts w:ascii="宋体" w:hAnsi="宋体"/>
          <w:sz w:val="18"/>
          <w:szCs w:val="18"/>
        </w:rPr>
        <w:t xml:space="preserve"> </w:t>
      </w:r>
      <w:proofErr w:type="spellStart"/>
      <w:r>
        <w:rPr>
          <w:rFonts w:ascii="宋体" w:hAnsi="宋体" w:hint="eastAsia"/>
          <w:sz w:val="18"/>
          <w:szCs w:val="18"/>
        </w:rPr>
        <w:t>kitti</w:t>
      </w:r>
      <w:proofErr w:type="spellEnd"/>
      <w:r>
        <w:rPr>
          <w:rFonts w:ascii="宋体" w:hAnsi="宋体" w:hint="eastAsia"/>
          <w:sz w:val="18"/>
          <w:szCs w:val="18"/>
        </w:rPr>
        <w:t>数据集建图</w:t>
      </w:r>
    </w:p>
    <w:p w14:paraId="06B425FB" w14:textId="77777777" w:rsidR="00FC45FA" w:rsidRPr="00FC45FA" w:rsidRDefault="00FC45FA" w:rsidP="00FC45FA">
      <w:pPr>
        <w:spacing w:line="240" w:lineRule="auto"/>
        <w:jc w:val="center"/>
        <w:rPr>
          <w:rFonts w:hint="eastAsia"/>
        </w:rPr>
      </w:pPr>
    </w:p>
    <w:p w14:paraId="18A4EBDF" w14:textId="2487026C" w:rsidR="00F34118" w:rsidRDefault="00F34118" w:rsidP="00FC45FA">
      <w:pPr>
        <w:pStyle w:val="3"/>
        <w:spacing w:before="312" w:after="312"/>
      </w:pPr>
      <w:r>
        <w:rPr>
          <w:rFonts w:hint="eastAsia"/>
        </w:rPr>
        <w:t>2</w:t>
      </w:r>
      <w:r>
        <w:t xml:space="preserve">.4 </w:t>
      </w:r>
      <w:r>
        <w:rPr>
          <w:rFonts w:hint="eastAsia"/>
        </w:rPr>
        <w:t>三维目标分类与识别</w:t>
      </w:r>
    </w:p>
    <w:p w14:paraId="6A74BF53" w14:textId="18578F7A" w:rsidR="005F7866" w:rsidRDefault="005F7866" w:rsidP="00FC45FA">
      <w:pPr>
        <w:spacing w:line="240" w:lineRule="auto"/>
        <w:ind w:firstLine="420"/>
      </w:pPr>
      <w:r>
        <w:rPr>
          <w:rFonts w:hint="eastAsia"/>
        </w:rPr>
        <w:t>过去，基于二维图像的目标识别一直是主流</w:t>
      </w:r>
      <w:r w:rsidR="00271157">
        <w:fldChar w:fldCharType="begin"/>
      </w:r>
      <w:r w:rsidR="00271157">
        <w:instrText xml:space="preserve"> ADDIN ZOTERO_ITEM CSL_CITATION {"citationID":"FYllDqr9","properties":{"formattedCitation":"\\super [8]\\nosupersub{}","plainCitation":"[8]","noteIndex":0},"citationItems":[{"id":17,"uris":["http://zotero.org/users/local/Kvgira5A/items/W2PELJZA"],"itemData":{"id":17,"type":"article-journal","container-title":"Vision Systems","note":"publisher: Advanced Robotic Systems","page":"26","source":"Google Scholar","title":"An overview of advances of pattern recognition systems in computer vision","author":[{"family":"Kpalma","given":"Kidiyo"},{"family":"Ronsin","given":"Joseph"}],"issued":{"date-parts":[["2007"]]}}}],"schema":"https://github.com/citation-style-language/schema/raw/master/csl-citation.json"} </w:instrText>
      </w:r>
      <w:r w:rsidR="00271157">
        <w:fldChar w:fldCharType="separate"/>
      </w:r>
      <w:r w:rsidR="00271157" w:rsidRPr="00271157">
        <w:rPr>
          <w:rFonts w:cs="Times New Roman"/>
          <w:kern w:val="0"/>
          <w:szCs w:val="24"/>
          <w:vertAlign w:val="superscript"/>
        </w:rPr>
        <w:t>[8]</w:t>
      </w:r>
      <w:r w:rsidR="00271157">
        <w:fldChar w:fldCharType="end"/>
      </w:r>
      <w:r>
        <w:rPr>
          <w:rFonts w:hint="eastAsia"/>
        </w:rPr>
        <w:t>，但是</w:t>
      </w:r>
      <w:r w:rsidRPr="005F7866">
        <w:rPr>
          <w:rFonts w:hint="eastAsia"/>
        </w:rPr>
        <w:t>点云作为场景中点的位置具有稀疏和非结构化的性质，因此它们的密度和数量都随着场景中对象而变化</w:t>
      </w:r>
      <w:r>
        <w:rPr>
          <w:rFonts w:hint="eastAsia"/>
        </w:rPr>
        <w:t>，针对于点云</w:t>
      </w:r>
      <w:r w:rsidR="00D86D50">
        <w:rPr>
          <w:rFonts w:hint="eastAsia"/>
        </w:rPr>
        <w:t>特有的特征性质和属性可以对目标物体进行更好的识别</w:t>
      </w:r>
      <w:r w:rsidR="00233D3C">
        <w:fldChar w:fldCharType="begin"/>
      </w:r>
      <w:r w:rsidR="00233D3C">
        <w:instrText xml:space="preserve"> ADDIN ZOTERO_ITEM CSL_CITATION {"citationID":"PF5HuvOH","properties":{"formattedCitation":"\\super [9]\\nosupersub{}","plainCitation":"[9]","noteIndex":0},"citationItems":[{"id":19,"uris":["http://zotero.org/users/local/Kvgira5A/items/GCK4XXLF"],"itemData":{"id":19,"type":"article-journal","abstract":"A geometric framework for the recognition of three-dimensional objects represented by point clouds is introduced in this paper. The proposed approach is based on comparing distributions of intrinsic measurements on the point cloud. In particular, intrinsic distances are exploited as signatures for representing the point clouds. The first signature we introduce is the histogram of pairwise diffusion distances between all points on the shape surface. These distances represent the probability of traveling from one point to another in a fixed number of random steps, the average intrinsic distances of all possible paths of a given number of steps between the two points. This signature is augmented by the histogram of the actual pairwise geodesic distances in the point cloud, the distribution of the ratio between these two distances, as well as the distribution of the number of times each point lies on the shortest paths between other points. These signatures are not only geometric but also invariant to bends. We further augment these signatures by the distribution of a curvature function and the distribution of a curvature weighted distance. These histograms are compared using the χ2 or other common distance metrics for distributions. The presentation of the framework is accompanied by theoretical and geometric justification and state-of-the-art experimental results with the standard Princeton 3D shape benchmark, ISDB, and nonrigid 3D datasets. We also present a detailed analysis of the particular relevance of each one of the different proposed histogram-based signatures. Finally, we briefly discuss a more local approach where the histograms are computed for a number of overlapping patches from the object rather than the whole shape, thereby opening the door to partial shape comparisons.","container-title":"Graphical Models","DOI":"10.1016/j.gmod.2008.10.002","ISSN":"1524-0703","issue":"1","journalAbbreviation":"Graphical Models","language":"en","page":"22-31","source":"ScienceDirect","title":"Three-dimensional point cloud recognition via distributions of geometric distances","volume":"71","author":[{"family":"Mahmoudi","given":"Mona"},{"family":"Sapiro","given":"Guillermo"}],"issued":{"date-parts":[["2009",1,1]]}}}],"schema":"https://github.com/citation-style-language/schema/raw/master/csl-citation.json"} </w:instrText>
      </w:r>
      <w:r w:rsidR="00233D3C">
        <w:fldChar w:fldCharType="separate"/>
      </w:r>
      <w:r w:rsidR="00233D3C" w:rsidRPr="00233D3C">
        <w:rPr>
          <w:rFonts w:cs="Times New Roman"/>
          <w:kern w:val="0"/>
          <w:szCs w:val="24"/>
          <w:vertAlign w:val="superscript"/>
        </w:rPr>
        <w:t>[9]</w:t>
      </w:r>
      <w:r w:rsidR="00233D3C">
        <w:fldChar w:fldCharType="end"/>
      </w:r>
      <w:r w:rsidR="00D86D50">
        <w:rPr>
          <w:rFonts w:hint="eastAsia"/>
        </w:rPr>
        <w:t>。</w:t>
      </w:r>
    </w:p>
    <w:p w14:paraId="7227F29D" w14:textId="4BB3B9E4" w:rsidR="00F70AE5" w:rsidRDefault="00F70AE5" w:rsidP="00F70AE5">
      <w:pPr>
        <w:spacing w:line="240" w:lineRule="auto"/>
        <w:jc w:val="center"/>
      </w:pPr>
      <w:r>
        <w:rPr>
          <w:noProof/>
        </w:rPr>
        <w:drawing>
          <wp:inline distT="0" distB="0" distL="0" distR="0" wp14:anchorId="49D2BA45" wp14:editId="45E6DB7C">
            <wp:extent cx="2722286" cy="1530917"/>
            <wp:effectExtent l="0" t="0" r="1905" b="0"/>
            <wp:docPr id="202" name="图片 202" descr="查看源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查看源图像"/>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26897" cy="1533510"/>
                    </a:xfrm>
                    <a:prstGeom prst="rect">
                      <a:avLst/>
                    </a:prstGeom>
                    <a:noFill/>
                    <a:ln>
                      <a:noFill/>
                    </a:ln>
                  </pic:spPr>
                </pic:pic>
              </a:graphicData>
            </a:graphic>
          </wp:inline>
        </w:drawing>
      </w:r>
    </w:p>
    <w:p w14:paraId="48EF505F" w14:textId="0654EBF9" w:rsidR="00F70AE5" w:rsidRPr="00F70AE5" w:rsidRDefault="00F70AE5" w:rsidP="00F70AE5">
      <w:pPr>
        <w:spacing w:line="240" w:lineRule="auto"/>
        <w:jc w:val="center"/>
        <w:rPr>
          <w:rFonts w:ascii="宋体" w:hAnsi="宋体" w:hint="eastAsia"/>
          <w:sz w:val="18"/>
          <w:szCs w:val="18"/>
        </w:rPr>
      </w:pPr>
      <w:r w:rsidRPr="0053190F">
        <w:rPr>
          <w:rFonts w:ascii="宋体" w:hAnsi="宋体" w:hint="eastAsia"/>
          <w:sz w:val="18"/>
          <w:szCs w:val="18"/>
        </w:rPr>
        <w:t xml:space="preserve">图 </w:t>
      </w:r>
      <w:r>
        <w:rPr>
          <w:rFonts w:ascii="宋体" w:hAnsi="宋体"/>
          <w:sz w:val="18"/>
          <w:szCs w:val="18"/>
        </w:rPr>
        <w:t>3</w:t>
      </w:r>
      <w:r w:rsidRPr="0053190F">
        <w:rPr>
          <w:rFonts w:ascii="宋体" w:hAnsi="宋体"/>
          <w:sz w:val="18"/>
          <w:szCs w:val="18"/>
        </w:rPr>
        <w:t xml:space="preserve"> </w:t>
      </w:r>
      <w:r>
        <w:rPr>
          <w:rFonts w:ascii="宋体" w:hAnsi="宋体" w:hint="eastAsia"/>
          <w:sz w:val="18"/>
          <w:szCs w:val="18"/>
        </w:rPr>
        <w:t>三维目标识别</w:t>
      </w:r>
    </w:p>
    <w:p w14:paraId="5031375C" w14:textId="77777777" w:rsidR="00D9182D" w:rsidRDefault="00D9182D" w:rsidP="00FC45FA">
      <w:pPr>
        <w:pStyle w:val="2"/>
        <w:spacing w:before="312" w:after="312" w:line="240" w:lineRule="auto"/>
      </w:pPr>
      <w:r>
        <w:rPr>
          <w:rFonts w:hint="eastAsia"/>
        </w:rPr>
        <w:t xml:space="preserve">3 </w:t>
      </w:r>
      <w:r w:rsidR="00795329">
        <w:rPr>
          <w:rFonts w:hint="eastAsia"/>
        </w:rPr>
        <w:t>结语</w:t>
      </w:r>
    </w:p>
    <w:p w14:paraId="0B25A4DC" w14:textId="0CA682A4" w:rsidR="00C85155" w:rsidRPr="00082039" w:rsidRDefault="00D80B5D" w:rsidP="00FC45FA">
      <w:pPr>
        <w:spacing w:line="240" w:lineRule="auto"/>
        <w:ind w:firstLine="420"/>
      </w:pPr>
      <w:r>
        <w:rPr>
          <w:rFonts w:hint="eastAsia"/>
        </w:rPr>
        <w:t>随着</w:t>
      </w:r>
      <w:r w:rsidR="00795329">
        <w:rPr>
          <w:rFonts w:hint="eastAsia"/>
        </w:rPr>
        <w:t>大数据时代的到来</w:t>
      </w:r>
      <w:r>
        <w:rPr>
          <w:rFonts w:hint="eastAsia"/>
        </w:rPr>
        <w:t>，大数据、物联网和云计算技术的不断发展。</w:t>
      </w:r>
      <w:r w:rsidR="00991FDA" w:rsidRPr="00991FDA">
        <w:rPr>
          <w:rFonts w:hint="eastAsia"/>
        </w:rPr>
        <w:t>测绘大数据和智能测绘</w:t>
      </w:r>
      <w:r w:rsidR="00991FDA">
        <w:rPr>
          <w:rFonts w:hint="eastAsia"/>
        </w:rPr>
        <w:t>也</w:t>
      </w:r>
      <w:r w:rsidR="00991FDA" w:rsidRPr="00991FDA">
        <w:rPr>
          <w:rFonts w:hint="eastAsia"/>
        </w:rPr>
        <w:t>正在兴起</w:t>
      </w:r>
      <w:r w:rsidR="00D72527">
        <w:rPr>
          <w:rFonts w:hint="eastAsia"/>
        </w:rPr>
        <w:t>。点云作为测绘大数据的典型代表，</w:t>
      </w:r>
      <w:r w:rsidR="007A463D">
        <w:rPr>
          <w:rFonts w:hint="eastAsia"/>
        </w:rPr>
        <w:t>被广泛应用于各行各业。本文</w:t>
      </w:r>
      <w:r w:rsidR="00A86F5F">
        <w:rPr>
          <w:rFonts w:hint="eastAsia"/>
        </w:rPr>
        <w:t>从自动驾驶领域入手，总结分析了点云在其中发挥的作用、功能及影响</w:t>
      </w:r>
      <w:r w:rsidR="00EC56D7">
        <w:rPr>
          <w:rFonts w:hint="eastAsia"/>
        </w:rPr>
        <w:t>。</w:t>
      </w:r>
    </w:p>
    <w:p w14:paraId="3E3236A2" w14:textId="77777777" w:rsidR="004649AC" w:rsidRPr="00795329" w:rsidRDefault="004649AC" w:rsidP="00FC45FA">
      <w:pPr>
        <w:pStyle w:val="2"/>
        <w:spacing w:before="312" w:after="312" w:line="240" w:lineRule="auto"/>
        <w:ind w:left="271" w:hangingChars="150" w:hanging="271"/>
        <w:rPr>
          <w:szCs w:val="21"/>
          <w:u w:color="000000"/>
        </w:rPr>
      </w:pPr>
      <w:r w:rsidRPr="00795329">
        <w:rPr>
          <w:sz w:val="18"/>
          <w:szCs w:val="18"/>
          <w:u w:color="000000"/>
        </w:rPr>
        <w:fldChar w:fldCharType="begin"/>
      </w:r>
      <w:r w:rsidRPr="00795329">
        <w:rPr>
          <w:sz w:val="18"/>
          <w:szCs w:val="18"/>
          <w:u w:color="000000"/>
        </w:rPr>
        <w:instrText>ADDIN CNKISM.LBib</w:instrText>
      </w:r>
      <w:r w:rsidRPr="00795329">
        <w:rPr>
          <w:sz w:val="18"/>
          <w:szCs w:val="18"/>
          <w:u w:color="000000"/>
        </w:rPr>
        <w:fldChar w:fldCharType="separate"/>
      </w:r>
      <w:r w:rsidRPr="00795329">
        <w:rPr>
          <w:szCs w:val="21"/>
          <w:u w:color="000000"/>
        </w:rPr>
        <w:t>参考文献</w:t>
      </w:r>
    </w:p>
    <w:p w14:paraId="50046431" w14:textId="77777777" w:rsidR="00233D3C" w:rsidRPr="00233D3C" w:rsidRDefault="004649AC" w:rsidP="00FC45FA">
      <w:pPr>
        <w:pStyle w:val="aa"/>
        <w:spacing w:line="240" w:lineRule="auto"/>
        <w:rPr>
          <w:rFonts w:cs="Times New Roman"/>
          <w:kern w:val="0"/>
          <w:sz w:val="18"/>
          <w:szCs w:val="24"/>
        </w:rPr>
      </w:pPr>
      <w:r w:rsidRPr="00795329">
        <w:rPr>
          <w:u w:color="000000"/>
        </w:rPr>
        <w:fldChar w:fldCharType="end"/>
      </w:r>
      <w:r w:rsidR="004242F7">
        <w:rPr>
          <w:u w:color="000000"/>
        </w:rPr>
        <w:fldChar w:fldCharType="begin"/>
      </w:r>
      <w:r w:rsidR="004242F7">
        <w:rPr>
          <w:u w:color="000000"/>
        </w:rPr>
        <w:instrText xml:space="preserve"> ADDIN ZOTERO_BIBL {"uncited":[],"omitted":[],"custom":[]} CSL_BIBLIOGRAPHY </w:instrText>
      </w:r>
      <w:r w:rsidR="004242F7">
        <w:rPr>
          <w:u w:color="000000"/>
        </w:rPr>
        <w:fldChar w:fldCharType="separate"/>
      </w:r>
      <w:r w:rsidR="00233D3C" w:rsidRPr="00233D3C">
        <w:rPr>
          <w:rFonts w:cs="Times New Roman"/>
          <w:kern w:val="0"/>
          <w:sz w:val="18"/>
          <w:szCs w:val="24"/>
        </w:rPr>
        <w:t>[1]</w:t>
      </w:r>
      <w:r w:rsidR="00233D3C" w:rsidRPr="00233D3C">
        <w:rPr>
          <w:rFonts w:cs="Times New Roman"/>
          <w:kern w:val="0"/>
          <w:sz w:val="18"/>
          <w:szCs w:val="24"/>
        </w:rPr>
        <w:tab/>
      </w:r>
      <w:r w:rsidR="00233D3C" w:rsidRPr="00233D3C">
        <w:rPr>
          <w:rFonts w:cs="Times New Roman"/>
          <w:kern w:val="0"/>
          <w:sz w:val="18"/>
          <w:szCs w:val="24"/>
        </w:rPr>
        <w:t>李德仁</w:t>
      </w:r>
      <w:r w:rsidR="00233D3C" w:rsidRPr="00233D3C">
        <w:rPr>
          <w:rFonts w:cs="Times New Roman"/>
          <w:kern w:val="0"/>
          <w:sz w:val="18"/>
          <w:szCs w:val="24"/>
        </w:rPr>
        <w:t xml:space="preserve">. </w:t>
      </w:r>
      <w:r w:rsidR="00233D3C" w:rsidRPr="00233D3C">
        <w:rPr>
          <w:rFonts w:cs="Times New Roman"/>
          <w:kern w:val="0"/>
          <w:sz w:val="18"/>
          <w:szCs w:val="24"/>
        </w:rPr>
        <w:t>展望大数据时代的地球空间信息学</w:t>
      </w:r>
      <w:r w:rsidR="00233D3C" w:rsidRPr="00233D3C">
        <w:rPr>
          <w:rFonts w:cs="Times New Roman"/>
          <w:kern w:val="0"/>
          <w:sz w:val="18"/>
          <w:szCs w:val="24"/>
        </w:rPr>
        <w:t xml:space="preserve">[J]. </w:t>
      </w:r>
      <w:r w:rsidR="00233D3C" w:rsidRPr="00233D3C">
        <w:rPr>
          <w:rFonts w:cs="Times New Roman"/>
          <w:kern w:val="0"/>
          <w:sz w:val="18"/>
          <w:szCs w:val="24"/>
        </w:rPr>
        <w:t>测绘学报</w:t>
      </w:r>
      <w:r w:rsidR="00233D3C" w:rsidRPr="00233D3C">
        <w:rPr>
          <w:rFonts w:cs="Times New Roman"/>
          <w:kern w:val="0"/>
          <w:sz w:val="18"/>
          <w:szCs w:val="24"/>
        </w:rPr>
        <w:t>, 2016, 45(04): 379-384.</w:t>
      </w:r>
    </w:p>
    <w:p w14:paraId="5384954D" w14:textId="77777777" w:rsidR="00233D3C" w:rsidRPr="00233D3C" w:rsidRDefault="00233D3C" w:rsidP="00FC45FA">
      <w:pPr>
        <w:pStyle w:val="aa"/>
        <w:spacing w:line="240" w:lineRule="auto"/>
        <w:rPr>
          <w:rFonts w:cs="Times New Roman"/>
          <w:kern w:val="0"/>
          <w:sz w:val="18"/>
          <w:szCs w:val="24"/>
        </w:rPr>
      </w:pPr>
      <w:r w:rsidRPr="00233D3C">
        <w:rPr>
          <w:rFonts w:cs="Times New Roman"/>
          <w:kern w:val="0"/>
          <w:sz w:val="18"/>
          <w:szCs w:val="24"/>
        </w:rPr>
        <w:t>[2]</w:t>
      </w:r>
      <w:r w:rsidRPr="00233D3C">
        <w:rPr>
          <w:rFonts w:cs="Times New Roman"/>
          <w:kern w:val="0"/>
          <w:sz w:val="18"/>
          <w:szCs w:val="24"/>
        </w:rPr>
        <w:tab/>
      </w:r>
      <w:r w:rsidRPr="00233D3C">
        <w:rPr>
          <w:rFonts w:cs="Times New Roman"/>
          <w:kern w:val="0"/>
          <w:sz w:val="18"/>
          <w:szCs w:val="24"/>
        </w:rPr>
        <w:t>杨必胜</w:t>
      </w:r>
      <w:r w:rsidRPr="00233D3C">
        <w:rPr>
          <w:rFonts w:cs="Times New Roman"/>
          <w:kern w:val="0"/>
          <w:sz w:val="18"/>
          <w:szCs w:val="24"/>
        </w:rPr>
        <w:t xml:space="preserve">, </w:t>
      </w:r>
      <w:r w:rsidRPr="00233D3C">
        <w:rPr>
          <w:rFonts w:cs="Times New Roman"/>
          <w:kern w:val="0"/>
          <w:sz w:val="18"/>
          <w:szCs w:val="24"/>
        </w:rPr>
        <w:t>董震</w:t>
      </w:r>
      <w:r w:rsidRPr="00233D3C">
        <w:rPr>
          <w:rFonts w:cs="Times New Roman"/>
          <w:kern w:val="0"/>
          <w:sz w:val="18"/>
          <w:szCs w:val="24"/>
        </w:rPr>
        <w:t xml:space="preserve">. </w:t>
      </w:r>
      <w:r w:rsidRPr="00233D3C">
        <w:rPr>
          <w:rFonts w:cs="Times New Roman"/>
          <w:kern w:val="0"/>
          <w:sz w:val="18"/>
          <w:szCs w:val="24"/>
        </w:rPr>
        <w:t>点云智能研究进展与趋势</w:t>
      </w:r>
      <w:r w:rsidRPr="00233D3C">
        <w:rPr>
          <w:rFonts w:cs="Times New Roman"/>
          <w:kern w:val="0"/>
          <w:sz w:val="18"/>
          <w:szCs w:val="24"/>
        </w:rPr>
        <w:t xml:space="preserve">[J]. </w:t>
      </w:r>
      <w:r w:rsidRPr="00233D3C">
        <w:rPr>
          <w:rFonts w:cs="Times New Roman"/>
          <w:kern w:val="0"/>
          <w:sz w:val="18"/>
          <w:szCs w:val="24"/>
        </w:rPr>
        <w:t>测绘学报</w:t>
      </w:r>
      <w:r w:rsidRPr="00233D3C">
        <w:rPr>
          <w:rFonts w:cs="Times New Roman"/>
          <w:kern w:val="0"/>
          <w:sz w:val="18"/>
          <w:szCs w:val="24"/>
        </w:rPr>
        <w:t>, 2019, 48(12): 1575-1585.</w:t>
      </w:r>
    </w:p>
    <w:p w14:paraId="20607B39" w14:textId="77777777" w:rsidR="00233D3C" w:rsidRPr="00233D3C" w:rsidRDefault="00233D3C" w:rsidP="00FC45FA">
      <w:pPr>
        <w:pStyle w:val="aa"/>
        <w:spacing w:line="240" w:lineRule="auto"/>
        <w:rPr>
          <w:rFonts w:cs="Times New Roman"/>
          <w:kern w:val="0"/>
          <w:sz w:val="18"/>
          <w:szCs w:val="24"/>
        </w:rPr>
      </w:pPr>
      <w:r w:rsidRPr="00233D3C">
        <w:rPr>
          <w:rFonts w:cs="Times New Roman"/>
          <w:kern w:val="0"/>
          <w:sz w:val="18"/>
          <w:szCs w:val="24"/>
        </w:rPr>
        <w:t>[3]</w:t>
      </w:r>
      <w:r w:rsidRPr="00233D3C">
        <w:rPr>
          <w:rFonts w:cs="Times New Roman"/>
          <w:kern w:val="0"/>
          <w:sz w:val="18"/>
          <w:szCs w:val="24"/>
        </w:rPr>
        <w:tab/>
        <w:t xml:space="preserve">YAQOOB I, KHAN L U, KAZMI S A, </w:t>
      </w:r>
      <w:r w:rsidRPr="00233D3C">
        <w:rPr>
          <w:rFonts w:cs="Times New Roman"/>
          <w:kern w:val="0"/>
          <w:sz w:val="18"/>
          <w:szCs w:val="24"/>
        </w:rPr>
        <w:t>等</w:t>
      </w:r>
      <w:r w:rsidRPr="00233D3C">
        <w:rPr>
          <w:rFonts w:cs="Times New Roman"/>
          <w:kern w:val="0"/>
          <w:sz w:val="18"/>
          <w:szCs w:val="24"/>
        </w:rPr>
        <w:t>. Autonomous driving cars in smart cities: Recent advances, requirements, and challenges[J]. IEEE Network, 2019, 34(1): 174-181.</w:t>
      </w:r>
    </w:p>
    <w:p w14:paraId="306401CA" w14:textId="77777777" w:rsidR="00233D3C" w:rsidRPr="00233D3C" w:rsidRDefault="00233D3C" w:rsidP="00FC45FA">
      <w:pPr>
        <w:pStyle w:val="aa"/>
        <w:spacing w:line="240" w:lineRule="auto"/>
        <w:rPr>
          <w:rFonts w:cs="Times New Roman"/>
          <w:kern w:val="0"/>
          <w:sz w:val="18"/>
          <w:szCs w:val="24"/>
        </w:rPr>
      </w:pPr>
      <w:r w:rsidRPr="00233D3C">
        <w:rPr>
          <w:rFonts w:cs="Times New Roman"/>
          <w:kern w:val="0"/>
          <w:sz w:val="18"/>
          <w:szCs w:val="24"/>
        </w:rPr>
        <w:t>[4]</w:t>
      </w:r>
      <w:r w:rsidRPr="00233D3C">
        <w:rPr>
          <w:rFonts w:cs="Times New Roman"/>
          <w:kern w:val="0"/>
          <w:sz w:val="18"/>
          <w:szCs w:val="24"/>
        </w:rPr>
        <w:tab/>
      </w:r>
      <w:r w:rsidRPr="00233D3C">
        <w:rPr>
          <w:rFonts w:cs="Times New Roman"/>
          <w:kern w:val="0"/>
          <w:sz w:val="18"/>
          <w:szCs w:val="24"/>
        </w:rPr>
        <w:t>靳文星</w:t>
      </w:r>
      <w:r w:rsidRPr="00233D3C">
        <w:rPr>
          <w:rFonts w:cs="Times New Roman"/>
          <w:kern w:val="0"/>
          <w:sz w:val="18"/>
          <w:szCs w:val="24"/>
        </w:rPr>
        <w:t xml:space="preserve">, </w:t>
      </w:r>
      <w:r w:rsidRPr="00233D3C">
        <w:rPr>
          <w:rFonts w:cs="Times New Roman"/>
          <w:kern w:val="0"/>
          <w:sz w:val="18"/>
          <w:szCs w:val="24"/>
        </w:rPr>
        <w:t>张澍裕</w:t>
      </w:r>
      <w:r w:rsidRPr="00233D3C">
        <w:rPr>
          <w:rFonts w:cs="Times New Roman"/>
          <w:kern w:val="0"/>
          <w:sz w:val="18"/>
          <w:szCs w:val="24"/>
        </w:rPr>
        <w:t xml:space="preserve">, </w:t>
      </w:r>
      <w:r w:rsidRPr="00233D3C">
        <w:rPr>
          <w:rFonts w:cs="Times New Roman"/>
          <w:kern w:val="0"/>
          <w:sz w:val="18"/>
          <w:szCs w:val="24"/>
        </w:rPr>
        <w:t>李尚南</w:t>
      </w:r>
      <w:r w:rsidRPr="00233D3C">
        <w:rPr>
          <w:rFonts w:cs="Times New Roman"/>
          <w:kern w:val="0"/>
          <w:sz w:val="18"/>
          <w:szCs w:val="24"/>
        </w:rPr>
        <w:t xml:space="preserve">, </w:t>
      </w:r>
      <w:r w:rsidRPr="00233D3C">
        <w:rPr>
          <w:rFonts w:cs="Times New Roman"/>
          <w:kern w:val="0"/>
          <w:sz w:val="18"/>
          <w:szCs w:val="24"/>
        </w:rPr>
        <w:t>等</w:t>
      </w:r>
      <w:r w:rsidRPr="00233D3C">
        <w:rPr>
          <w:rFonts w:cs="Times New Roman"/>
          <w:kern w:val="0"/>
          <w:sz w:val="18"/>
          <w:szCs w:val="24"/>
        </w:rPr>
        <w:t xml:space="preserve">. </w:t>
      </w:r>
      <w:r w:rsidRPr="00233D3C">
        <w:rPr>
          <w:rFonts w:cs="Times New Roman"/>
          <w:kern w:val="0"/>
          <w:sz w:val="18"/>
          <w:szCs w:val="24"/>
        </w:rPr>
        <w:t>激光雷达在自动驾驶中的应用研究</w:t>
      </w:r>
      <w:r w:rsidRPr="00233D3C">
        <w:rPr>
          <w:rFonts w:cs="Times New Roman"/>
          <w:kern w:val="0"/>
          <w:sz w:val="18"/>
          <w:szCs w:val="24"/>
        </w:rPr>
        <w:t xml:space="preserve">[J]. </w:t>
      </w:r>
      <w:r w:rsidRPr="00233D3C">
        <w:rPr>
          <w:rFonts w:cs="Times New Roman"/>
          <w:kern w:val="0"/>
          <w:sz w:val="18"/>
          <w:szCs w:val="24"/>
        </w:rPr>
        <w:t>中国航天电子技术研究院科学技术委员会</w:t>
      </w:r>
      <w:r w:rsidRPr="00233D3C">
        <w:rPr>
          <w:rFonts w:cs="Times New Roman"/>
          <w:kern w:val="0"/>
          <w:sz w:val="18"/>
          <w:szCs w:val="24"/>
        </w:rPr>
        <w:t xml:space="preserve"> 2020 </w:t>
      </w:r>
      <w:r w:rsidRPr="00233D3C">
        <w:rPr>
          <w:rFonts w:cs="Times New Roman"/>
          <w:kern w:val="0"/>
          <w:sz w:val="18"/>
          <w:szCs w:val="24"/>
        </w:rPr>
        <w:t>年学术年会论文集</w:t>
      </w:r>
      <w:r w:rsidRPr="00233D3C">
        <w:rPr>
          <w:rFonts w:cs="Times New Roman"/>
          <w:kern w:val="0"/>
          <w:sz w:val="18"/>
          <w:szCs w:val="24"/>
        </w:rPr>
        <w:t>, 2020.</w:t>
      </w:r>
    </w:p>
    <w:p w14:paraId="07A5722F" w14:textId="77777777" w:rsidR="00233D3C" w:rsidRPr="00233D3C" w:rsidRDefault="00233D3C" w:rsidP="00FC45FA">
      <w:pPr>
        <w:pStyle w:val="aa"/>
        <w:spacing w:line="240" w:lineRule="auto"/>
        <w:rPr>
          <w:rFonts w:cs="Times New Roman"/>
          <w:kern w:val="0"/>
          <w:sz w:val="18"/>
          <w:szCs w:val="24"/>
        </w:rPr>
      </w:pPr>
      <w:r w:rsidRPr="00233D3C">
        <w:rPr>
          <w:rFonts w:cs="Times New Roman"/>
          <w:kern w:val="0"/>
          <w:sz w:val="18"/>
          <w:szCs w:val="24"/>
        </w:rPr>
        <w:t>[5]</w:t>
      </w:r>
      <w:r w:rsidRPr="00233D3C">
        <w:rPr>
          <w:rFonts w:cs="Times New Roman"/>
          <w:kern w:val="0"/>
          <w:sz w:val="18"/>
          <w:szCs w:val="24"/>
        </w:rPr>
        <w:tab/>
        <w:t xml:space="preserve">CHEN S, LIU B, FENG C, </w:t>
      </w:r>
      <w:r w:rsidRPr="00233D3C">
        <w:rPr>
          <w:rFonts w:cs="Times New Roman"/>
          <w:kern w:val="0"/>
          <w:sz w:val="18"/>
          <w:szCs w:val="24"/>
        </w:rPr>
        <w:t>等</w:t>
      </w:r>
      <w:r w:rsidRPr="00233D3C">
        <w:rPr>
          <w:rFonts w:cs="Times New Roman"/>
          <w:kern w:val="0"/>
          <w:sz w:val="18"/>
          <w:szCs w:val="24"/>
        </w:rPr>
        <w:t>. 3d point cloud processing and learning for autonomous driving: Impacting map creation, localization, and perception[J]. IEEE Signal Processing Magazine, 2020, 38(1): 68-86.</w:t>
      </w:r>
    </w:p>
    <w:p w14:paraId="711A39B5" w14:textId="77777777" w:rsidR="00233D3C" w:rsidRPr="00233D3C" w:rsidRDefault="00233D3C" w:rsidP="00FC45FA">
      <w:pPr>
        <w:pStyle w:val="aa"/>
        <w:spacing w:line="240" w:lineRule="auto"/>
        <w:rPr>
          <w:rFonts w:cs="Times New Roman"/>
          <w:kern w:val="0"/>
          <w:sz w:val="18"/>
          <w:szCs w:val="24"/>
        </w:rPr>
      </w:pPr>
      <w:r w:rsidRPr="00233D3C">
        <w:rPr>
          <w:rFonts w:cs="Times New Roman"/>
          <w:kern w:val="0"/>
          <w:sz w:val="18"/>
          <w:szCs w:val="24"/>
        </w:rPr>
        <w:t>[6]</w:t>
      </w:r>
      <w:r w:rsidRPr="00233D3C">
        <w:rPr>
          <w:rFonts w:cs="Times New Roman"/>
          <w:kern w:val="0"/>
          <w:sz w:val="18"/>
          <w:szCs w:val="24"/>
        </w:rPr>
        <w:tab/>
        <w:t>ZHAO Y, ZHANG X, HUANG X. A technical survey and evaluation of traditional point cloud clustering methods for lidar panoptic segmentation[C]//Proceedings of the IEEE/CVF International Conference on Computer Vision. 2021: 2464-2473.</w:t>
      </w:r>
    </w:p>
    <w:p w14:paraId="1624BD48" w14:textId="77777777" w:rsidR="00233D3C" w:rsidRPr="00233D3C" w:rsidRDefault="00233D3C" w:rsidP="00FC45FA">
      <w:pPr>
        <w:pStyle w:val="aa"/>
        <w:spacing w:line="240" w:lineRule="auto"/>
        <w:rPr>
          <w:rFonts w:cs="Times New Roman"/>
          <w:kern w:val="0"/>
          <w:sz w:val="18"/>
          <w:szCs w:val="24"/>
        </w:rPr>
      </w:pPr>
      <w:r w:rsidRPr="00233D3C">
        <w:rPr>
          <w:rFonts w:cs="Times New Roman"/>
          <w:kern w:val="0"/>
          <w:sz w:val="18"/>
          <w:szCs w:val="24"/>
        </w:rPr>
        <w:t>[7]</w:t>
      </w:r>
      <w:r w:rsidRPr="00233D3C">
        <w:rPr>
          <w:rFonts w:cs="Times New Roman"/>
          <w:kern w:val="0"/>
          <w:sz w:val="18"/>
          <w:szCs w:val="24"/>
        </w:rPr>
        <w:tab/>
        <w:t xml:space="preserve">KIM P, CHEN J, CHO Y K. SLAM-driven robotic mapping and registration of 3D point clouds[J]. Automation </w:t>
      </w:r>
      <w:r w:rsidRPr="00233D3C">
        <w:rPr>
          <w:rFonts w:cs="Times New Roman"/>
          <w:kern w:val="0"/>
          <w:sz w:val="18"/>
          <w:szCs w:val="24"/>
        </w:rPr>
        <w:lastRenderedPageBreak/>
        <w:t>in Construction, 2018, 89: 38-48.</w:t>
      </w:r>
    </w:p>
    <w:p w14:paraId="1A7E359F" w14:textId="77777777" w:rsidR="00233D3C" w:rsidRPr="00233D3C" w:rsidRDefault="00233D3C" w:rsidP="00FC45FA">
      <w:pPr>
        <w:pStyle w:val="aa"/>
        <w:spacing w:line="240" w:lineRule="auto"/>
        <w:rPr>
          <w:rFonts w:cs="Times New Roman"/>
          <w:kern w:val="0"/>
          <w:sz w:val="18"/>
          <w:szCs w:val="24"/>
        </w:rPr>
      </w:pPr>
      <w:r w:rsidRPr="00233D3C">
        <w:rPr>
          <w:rFonts w:cs="Times New Roman"/>
          <w:kern w:val="0"/>
          <w:sz w:val="18"/>
          <w:szCs w:val="24"/>
        </w:rPr>
        <w:t>[8]</w:t>
      </w:r>
      <w:r w:rsidRPr="00233D3C">
        <w:rPr>
          <w:rFonts w:cs="Times New Roman"/>
          <w:kern w:val="0"/>
          <w:sz w:val="18"/>
          <w:szCs w:val="24"/>
        </w:rPr>
        <w:tab/>
        <w:t>KPALMA K, RONSIN J. An overview of advances of pattern recognition systems in computer vision[J]. Vision Systems, 2007: 26.</w:t>
      </w:r>
    </w:p>
    <w:p w14:paraId="76DBCCA8" w14:textId="77777777" w:rsidR="00233D3C" w:rsidRPr="00233D3C" w:rsidRDefault="00233D3C" w:rsidP="00FC45FA">
      <w:pPr>
        <w:pStyle w:val="aa"/>
        <w:spacing w:line="240" w:lineRule="auto"/>
        <w:rPr>
          <w:rFonts w:cs="Times New Roman"/>
          <w:kern w:val="0"/>
          <w:sz w:val="18"/>
          <w:szCs w:val="24"/>
        </w:rPr>
      </w:pPr>
      <w:r w:rsidRPr="00233D3C">
        <w:rPr>
          <w:rFonts w:cs="Times New Roman"/>
          <w:kern w:val="0"/>
          <w:sz w:val="18"/>
          <w:szCs w:val="24"/>
        </w:rPr>
        <w:t>[9]</w:t>
      </w:r>
      <w:r w:rsidRPr="00233D3C">
        <w:rPr>
          <w:rFonts w:cs="Times New Roman"/>
          <w:kern w:val="0"/>
          <w:sz w:val="18"/>
          <w:szCs w:val="24"/>
        </w:rPr>
        <w:tab/>
        <w:t>MAHMOUDI M, SAPIRO G. Three-dimensional point cloud recognition via distributions of geometric distances[J/OL]. Graphical Models, 2009, 71(1): 22-31. DOI:10.1016/j.gmod.2008.10.002.</w:t>
      </w:r>
    </w:p>
    <w:p w14:paraId="6CD0881D" w14:textId="05C828A1" w:rsidR="004649AC" w:rsidRPr="00795329" w:rsidRDefault="004242F7" w:rsidP="00FC45FA">
      <w:pPr>
        <w:spacing w:line="240" w:lineRule="auto"/>
        <w:jc w:val="left"/>
        <w:rPr>
          <w:rFonts w:cs="Times New Roman"/>
          <w:color w:val="000000"/>
          <w:sz w:val="18"/>
          <w:szCs w:val="18"/>
          <w:u w:color="000000"/>
        </w:rPr>
      </w:pPr>
      <w:r>
        <w:rPr>
          <w:rFonts w:cs="Times New Roman"/>
          <w:color w:val="000000"/>
          <w:sz w:val="18"/>
          <w:szCs w:val="18"/>
          <w:u w:color="000000"/>
        </w:rPr>
        <w:fldChar w:fldCharType="end"/>
      </w:r>
    </w:p>
    <w:sectPr w:rsidR="004649AC" w:rsidRPr="00795329" w:rsidSect="006538A2">
      <w:headerReference w:type="default" r:id="rId16"/>
      <w:footerReference w:type="default" r:id="rId17"/>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10E909" w14:textId="77777777" w:rsidR="00EB34F4" w:rsidRDefault="00EB34F4" w:rsidP="009F6D76">
      <w:pPr>
        <w:spacing w:line="240" w:lineRule="auto"/>
        <w:ind w:firstLine="420"/>
      </w:pPr>
      <w:r>
        <w:separator/>
      </w:r>
    </w:p>
  </w:endnote>
  <w:endnote w:type="continuationSeparator" w:id="0">
    <w:p w14:paraId="04F75ABD" w14:textId="77777777" w:rsidR="00EB34F4" w:rsidRDefault="00EB34F4" w:rsidP="009F6D76">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EDB0A" w14:textId="77777777" w:rsidR="009F6D76" w:rsidRDefault="009F6D76">
    <w:pPr>
      <w:pStyle w:val="a7"/>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5B6EB" w14:textId="77777777" w:rsidR="009F6D76" w:rsidRDefault="009F6D76">
    <w:pPr>
      <w:pStyle w:val="a7"/>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1E3C5" w14:textId="77777777" w:rsidR="009F6D76" w:rsidRDefault="009F6D76">
    <w:pPr>
      <w:pStyle w:val="a7"/>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1593577"/>
      <w:docPartObj>
        <w:docPartGallery w:val="Page Numbers (Bottom of Page)"/>
        <w:docPartUnique/>
      </w:docPartObj>
    </w:sdtPr>
    <w:sdtEndPr/>
    <w:sdtContent>
      <w:p w14:paraId="30D49FBF" w14:textId="77777777" w:rsidR="006538A2" w:rsidRDefault="006538A2">
        <w:pPr>
          <w:pStyle w:val="a7"/>
          <w:ind w:firstLine="360"/>
          <w:jc w:val="center"/>
        </w:pPr>
        <w:r>
          <w:fldChar w:fldCharType="begin"/>
        </w:r>
        <w:r>
          <w:instrText>PAGE   \* MERGEFORMAT</w:instrText>
        </w:r>
        <w:r>
          <w:fldChar w:fldCharType="separate"/>
        </w:r>
        <w:r>
          <w:rPr>
            <w:lang w:val="zh-CN"/>
          </w:rPr>
          <w:t>2</w:t>
        </w:r>
        <w:r>
          <w:fldChar w:fldCharType="end"/>
        </w:r>
      </w:p>
    </w:sdtContent>
  </w:sdt>
  <w:p w14:paraId="68011FC0" w14:textId="77777777" w:rsidR="006538A2" w:rsidRDefault="006538A2">
    <w:pPr>
      <w:pStyle w:val="a7"/>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501BE5" w14:textId="77777777" w:rsidR="00EB34F4" w:rsidRDefault="00EB34F4" w:rsidP="009F6D76">
      <w:pPr>
        <w:spacing w:line="240" w:lineRule="auto"/>
        <w:ind w:firstLine="420"/>
      </w:pPr>
      <w:r>
        <w:separator/>
      </w:r>
    </w:p>
  </w:footnote>
  <w:footnote w:type="continuationSeparator" w:id="0">
    <w:p w14:paraId="657B7833" w14:textId="77777777" w:rsidR="00EB34F4" w:rsidRDefault="00EB34F4" w:rsidP="009F6D76">
      <w:pPr>
        <w:spacing w:line="240" w:lineRule="auto"/>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8617A5" w14:textId="77777777" w:rsidR="009F6D76" w:rsidRDefault="009F6D76">
    <w:pPr>
      <w:pStyle w:val="a5"/>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0C70D" w14:textId="77777777" w:rsidR="009F6D76" w:rsidRDefault="009F6D76" w:rsidP="00275CE1">
    <w:pPr>
      <w:ind w:firstLine="4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CE332D" w14:textId="77777777" w:rsidR="009F6D76" w:rsidRDefault="009F6D76">
    <w:pPr>
      <w:pStyle w:val="a5"/>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E0F8F" w14:textId="77777777" w:rsidR="00CF3FF3" w:rsidRDefault="00CF3FF3" w:rsidP="009F6D76">
    <w:pPr>
      <w:pStyle w:val="a5"/>
      <w:pBdr>
        <w:bottom w:val="single" w:sz="6" w:space="0" w:color="auto"/>
      </w:pBdr>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13A4"/>
    <w:rsid w:val="00020B8F"/>
    <w:rsid w:val="000234B8"/>
    <w:rsid w:val="0003368B"/>
    <w:rsid w:val="00055475"/>
    <w:rsid w:val="00057BE8"/>
    <w:rsid w:val="000621BC"/>
    <w:rsid w:val="000621DB"/>
    <w:rsid w:val="00076CFA"/>
    <w:rsid w:val="00082039"/>
    <w:rsid w:val="00087FB8"/>
    <w:rsid w:val="00092D46"/>
    <w:rsid w:val="000943F5"/>
    <w:rsid w:val="000967EC"/>
    <w:rsid w:val="000B342D"/>
    <w:rsid w:val="000C040B"/>
    <w:rsid w:val="000C46C9"/>
    <w:rsid w:val="000D4343"/>
    <w:rsid w:val="00120158"/>
    <w:rsid w:val="00122837"/>
    <w:rsid w:val="00125949"/>
    <w:rsid w:val="00153BE6"/>
    <w:rsid w:val="00181041"/>
    <w:rsid w:val="001823C8"/>
    <w:rsid w:val="001968B1"/>
    <w:rsid w:val="001C075A"/>
    <w:rsid w:val="001C32A4"/>
    <w:rsid w:val="001D7A80"/>
    <w:rsid w:val="001E7813"/>
    <w:rsid w:val="001F6300"/>
    <w:rsid w:val="00211FD0"/>
    <w:rsid w:val="0021541E"/>
    <w:rsid w:val="00215B26"/>
    <w:rsid w:val="0022003B"/>
    <w:rsid w:val="0022111F"/>
    <w:rsid w:val="00221489"/>
    <w:rsid w:val="002230F6"/>
    <w:rsid w:val="00224814"/>
    <w:rsid w:val="00233D3C"/>
    <w:rsid w:val="00241971"/>
    <w:rsid w:val="00244BB8"/>
    <w:rsid w:val="002509BB"/>
    <w:rsid w:val="002527A5"/>
    <w:rsid w:val="00254E25"/>
    <w:rsid w:val="00256234"/>
    <w:rsid w:val="00264576"/>
    <w:rsid w:val="00271157"/>
    <w:rsid w:val="00275CE1"/>
    <w:rsid w:val="00282483"/>
    <w:rsid w:val="002A0032"/>
    <w:rsid w:val="002A0D5A"/>
    <w:rsid w:val="002A0D71"/>
    <w:rsid w:val="002B1CC4"/>
    <w:rsid w:val="002B5517"/>
    <w:rsid w:val="002B5CA5"/>
    <w:rsid w:val="002C5787"/>
    <w:rsid w:val="002D23B1"/>
    <w:rsid w:val="002D4E24"/>
    <w:rsid w:val="002E367D"/>
    <w:rsid w:val="00303A6E"/>
    <w:rsid w:val="00315D93"/>
    <w:rsid w:val="00335E7A"/>
    <w:rsid w:val="003443D9"/>
    <w:rsid w:val="0035352E"/>
    <w:rsid w:val="0035402F"/>
    <w:rsid w:val="003638B7"/>
    <w:rsid w:val="003703EC"/>
    <w:rsid w:val="003712FC"/>
    <w:rsid w:val="00387072"/>
    <w:rsid w:val="00396D71"/>
    <w:rsid w:val="003A65E8"/>
    <w:rsid w:val="003C1B43"/>
    <w:rsid w:val="003C3297"/>
    <w:rsid w:val="003D3DD1"/>
    <w:rsid w:val="003D6A48"/>
    <w:rsid w:val="003D7E63"/>
    <w:rsid w:val="004242F7"/>
    <w:rsid w:val="00430D4F"/>
    <w:rsid w:val="00442251"/>
    <w:rsid w:val="00451A36"/>
    <w:rsid w:val="0045777A"/>
    <w:rsid w:val="00463563"/>
    <w:rsid w:val="004649AC"/>
    <w:rsid w:val="00464BFA"/>
    <w:rsid w:val="004677E8"/>
    <w:rsid w:val="00471283"/>
    <w:rsid w:val="00474EF8"/>
    <w:rsid w:val="00476B45"/>
    <w:rsid w:val="004819C9"/>
    <w:rsid w:val="004857A1"/>
    <w:rsid w:val="004A13A4"/>
    <w:rsid w:val="005007C0"/>
    <w:rsid w:val="005012C1"/>
    <w:rsid w:val="00505DD2"/>
    <w:rsid w:val="00505ECE"/>
    <w:rsid w:val="005076D2"/>
    <w:rsid w:val="00527125"/>
    <w:rsid w:val="00530C21"/>
    <w:rsid w:val="0053190F"/>
    <w:rsid w:val="00536050"/>
    <w:rsid w:val="00537EF0"/>
    <w:rsid w:val="005412CE"/>
    <w:rsid w:val="005460AA"/>
    <w:rsid w:val="00551812"/>
    <w:rsid w:val="00552EC1"/>
    <w:rsid w:val="005638B6"/>
    <w:rsid w:val="005B63B0"/>
    <w:rsid w:val="005D74CA"/>
    <w:rsid w:val="005E43F3"/>
    <w:rsid w:val="005E5C3A"/>
    <w:rsid w:val="005F7866"/>
    <w:rsid w:val="00602489"/>
    <w:rsid w:val="00627EAD"/>
    <w:rsid w:val="006347FD"/>
    <w:rsid w:val="00637F8C"/>
    <w:rsid w:val="006538A2"/>
    <w:rsid w:val="00654834"/>
    <w:rsid w:val="00655942"/>
    <w:rsid w:val="00662CFC"/>
    <w:rsid w:val="00664379"/>
    <w:rsid w:val="00683643"/>
    <w:rsid w:val="006A2799"/>
    <w:rsid w:val="006A4B2A"/>
    <w:rsid w:val="006B17E0"/>
    <w:rsid w:val="006B2DF0"/>
    <w:rsid w:val="0070137B"/>
    <w:rsid w:val="00703B76"/>
    <w:rsid w:val="0070556F"/>
    <w:rsid w:val="0071475D"/>
    <w:rsid w:val="007321E7"/>
    <w:rsid w:val="00733777"/>
    <w:rsid w:val="00734D4F"/>
    <w:rsid w:val="00740C5E"/>
    <w:rsid w:val="00770581"/>
    <w:rsid w:val="00770CF4"/>
    <w:rsid w:val="00795329"/>
    <w:rsid w:val="007A463D"/>
    <w:rsid w:val="007B0F23"/>
    <w:rsid w:val="007C25D2"/>
    <w:rsid w:val="007C5074"/>
    <w:rsid w:val="007D1983"/>
    <w:rsid w:val="007F16F8"/>
    <w:rsid w:val="007F4587"/>
    <w:rsid w:val="007F5B39"/>
    <w:rsid w:val="007F6B3A"/>
    <w:rsid w:val="008070B1"/>
    <w:rsid w:val="00833DBF"/>
    <w:rsid w:val="00846DDB"/>
    <w:rsid w:val="0087265C"/>
    <w:rsid w:val="0087393E"/>
    <w:rsid w:val="008968A4"/>
    <w:rsid w:val="00896CA3"/>
    <w:rsid w:val="008B47B1"/>
    <w:rsid w:val="008D45D2"/>
    <w:rsid w:val="00903C0F"/>
    <w:rsid w:val="009114E9"/>
    <w:rsid w:val="00911EC8"/>
    <w:rsid w:val="00915B2F"/>
    <w:rsid w:val="00945E07"/>
    <w:rsid w:val="00947AAA"/>
    <w:rsid w:val="00950D2D"/>
    <w:rsid w:val="009551E5"/>
    <w:rsid w:val="009674CD"/>
    <w:rsid w:val="009725F0"/>
    <w:rsid w:val="00991FDA"/>
    <w:rsid w:val="009F6D76"/>
    <w:rsid w:val="00A04CC7"/>
    <w:rsid w:val="00A13076"/>
    <w:rsid w:val="00A24448"/>
    <w:rsid w:val="00A26D54"/>
    <w:rsid w:val="00A53B86"/>
    <w:rsid w:val="00A67EDE"/>
    <w:rsid w:val="00A70326"/>
    <w:rsid w:val="00A732E9"/>
    <w:rsid w:val="00A76FD7"/>
    <w:rsid w:val="00A807B8"/>
    <w:rsid w:val="00A83B2F"/>
    <w:rsid w:val="00A86F5F"/>
    <w:rsid w:val="00A92889"/>
    <w:rsid w:val="00A97772"/>
    <w:rsid w:val="00A97ACA"/>
    <w:rsid w:val="00AA33B3"/>
    <w:rsid w:val="00AA75A7"/>
    <w:rsid w:val="00AB1523"/>
    <w:rsid w:val="00AB471D"/>
    <w:rsid w:val="00AC1D9C"/>
    <w:rsid w:val="00AC6CC1"/>
    <w:rsid w:val="00AD5B96"/>
    <w:rsid w:val="00AD5DDB"/>
    <w:rsid w:val="00B0019A"/>
    <w:rsid w:val="00B02243"/>
    <w:rsid w:val="00B02520"/>
    <w:rsid w:val="00B057A7"/>
    <w:rsid w:val="00B137BE"/>
    <w:rsid w:val="00B15538"/>
    <w:rsid w:val="00B15858"/>
    <w:rsid w:val="00B20909"/>
    <w:rsid w:val="00B434E8"/>
    <w:rsid w:val="00B4428B"/>
    <w:rsid w:val="00B50B1E"/>
    <w:rsid w:val="00B530AB"/>
    <w:rsid w:val="00B96D79"/>
    <w:rsid w:val="00B97229"/>
    <w:rsid w:val="00BB4A7E"/>
    <w:rsid w:val="00BF280D"/>
    <w:rsid w:val="00BF488D"/>
    <w:rsid w:val="00BF66E4"/>
    <w:rsid w:val="00C010FB"/>
    <w:rsid w:val="00C1473F"/>
    <w:rsid w:val="00C1628E"/>
    <w:rsid w:val="00C224F7"/>
    <w:rsid w:val="00C230E9"/>
    <w:rsid w:val="00C41CA6"/>
    <w:rsid w:val="00C46722"/>
    <w:rsid w:val="00C53489"/>
    <w:rsid w:val="00C55094"/>
    <w:rsid w:val="00C63FBA"/>
    <w:rsid w:val="00C663C4"/>
    <w:rsid w:val="00C74AED"/>
    <w:rsid w:val="00C773D0"/>
    <w:rsid w:val="00C81A76"/>
    <w:rsid w:val="00C81ABB"/>
    <w:rsid w:val="00C85155"/>
    <w:rsid w:val="00C9057D"/>
    <w:rsid w:val="00C95B8C"/>
    <w:rsid w:val="00CA1F46"/>
    <w:rsid w:val="00CB4409"/>
    <w:rsid w:val="00CC6736"/>
    <w:rsid w:val="00CE57E0"/>
    <w:rsid w:val="00CF3FF3"/>
    <w:rsid w:val="00D00C7C"/>
    <w:rsid w:val="00D010AC"/>
    <w:rsid w:val="00D263FD"/>
    <w:rsid w:val="00D52AED"/>
    <w:rsid w:val="00D54F19"/>
    <w:rsid w:val="00D61D99"/>
    <w:rsid w:val="00D721B3"/>
    <w:rsid w:val="00D72527"/>
    <w:rsid w:val="00D80909"/>
    <w:rsid w:val="00D80B5D"/>
    <w:rsid w:val="00D86D50"/>
    <w:rsid w:val="00D9182D"/>
    <w:rsid w:val="00D962B3"/>
    <w:rsid w:val="00DA1836"/>
    <w:rsid w:val="00DA4F86"/>
    <w:rsid w:val="00DB34FE"/>
    <w:rsid w:val="00DB451D"/>
    <w:rsid w:val="00DC63DA"/>
    <w:rsid w:val="00DE0B62"/>
    <w:rsid w:val="00E04B64"/>
    <w:rsid w:val="00E059E7"/>
    <w:rsid w:val="00E20D58"/>
    <w:rsid w:val="00E24620"/>
    <w:rsid w:val="00E33140"/>
    <w:rsid w:val="00E37986"/>
    <w:rsid w:val="00E43422"/>
    <w:rsid w:val="00E4708A"/>
    <w:rsid w:val="00E5365C"/>
    <w:rsid w:val="00E53E88"/>
    <w:rsid w:val="00E57D59"/>
    <w:rsid w:val="00E70AD6"/>
    <w:rsid w:val="00E7650E"/>
    <w:rsid w:val="00E8458E"/>
    <w:rsid w:val="00E854BD"/>
    <w:rsid w:val="00E87F8E"/>
    <w:rsid w:val="00EA2BC3"/>
    <w:rsid w:val="00EA7C66"/>
    <w:rsid w:val="00EB34F4"/>
    <w:rsid w:val="00EB459D"/>
    <w:rsid w:val="00EC56D7"/>
    <w:rsid w:val="00ED0F1E"/>
    <w:rsid w:val="00ED41F3"/>
    <w:rsid w:val="00EE5321"/>
    <w:rsid w:val="00EE572B"/>
    <w:rsid w:val="00EF24E2"/>
    <w:rsid w:val="00F00247"/>
    <w:rsid w:val="00F0133C"/>
    <w:rsid w:val="00F2443E"/>
    <w:rsid w:val="00F27488"/>
    <w:rsid w:val="00F27F6D"/>
    <w:rsid w:val="00F309A1"/>
    <w:rsid w:val="00F34118"/>
    <w:rsid w:val="00F42FED"/>
    <w:rsid w:val="00F51BED"/>
    <w:rsid w:val="00F63631"/>
    <w:rsid w:val="00F7025C"/>
    <w:rsid w:val="00F705E3"/>
    <w:rsid w:val="00F70AE5"/>
    <w:rsid w:val="00F73E9F"/>
    <w:rsid w:val="00F77019"/>
    <w:rsid w:val="00F80F3D"/>
    <w:rsid w:val="00F81015"/>
    <w:rsid w:val="00F81D13"/>
    <w:rsid w:val="00F906FB"/>
    <w:rsid w:val="00FA4EF8"/>
    <w:rsid w:val="00FB3A22"/>
    <w:rsid w:val="00FC45FA"/>
    <w:rsid w:val="00FD515B"/>
    <w:rsid w:val="00FD7B78"/>
    <w:rsid w:val="00FE4A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35A858"/>
  <w15:chartTrackingRefBased/>
  <w15:docId w15:val="{9646E137-87EC-4232-A24B-348FAF859B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92D46"/>
    <w:pPr>
      <w:widowControl w:val="0"/>
      <w:spacing w:line="400" w:lineRule="exact"/>
      <w:jc w:val="both"/>
    </w:pPr>
    <w:rPr>
      <w:rFonts w:ascii="Times New Roman" w:eastAsia="宋体" w:hAnsi="Times New Roman"/>
    </w:rPr>
  </w:style>
  <w:style w:type="paragraph" w:styleId="1">
    <w:name w:val="heading 1"/>
    <w:aliases w:val="题目"/>
    <w:basedOn w:val="a"/>
    <w:next w:val="a"/>
    <w:link w:val="10"/>
    <w:autoRedefine/>
    <w:uiPriority w:val="9"/>
    <w:qFormat/>
    <w:rsid w:val="00C010FB"/>
    <w:pPr>
      <w:keepNext/>
      <w:keepLines/>
      <w:spacing w:beforeLines="100" w:before="312" w:afterLines="100" w:after="312"/>
      <w:jc w:val="center"/>
      <w:outlineLvl w:val="0"/>
    </w:pPr>
    <w:rPr>
      <w:b/>
      <w:bCs/>
      <w:kern w:val="44"/>
      <w:sz w:val="28"/>
      <w:szCs w:val="28"/>
    </w:rPr>
  </w:style>
  <w:style w:type="paragraph" w:styleId="2">
    <w:name w:val="heading 2"/>
    <w:aliases w:val="一级标题"/>
    <w:basedOn w:val="a"/>
    <w:next w:val="a"/>
    <w:link w:val="20"/>
    <w:uiPriority w:val="9"/>
    <w:unhideWhenUsed/>
    <w:qFormat/>
    <w:rsid w:val="005D74CA"/>
    <w:pPr>
      <w:keepNext/>
      <w:keepLines/>
      <w:spacing w:beforeLines="100" w:before="100" w:afterLines="100" w:after="100"/>
      <w:outlineLvl w:val="1"/>
    </w:pPr>
    <w:rPr>
      <w:rFonts w:cstheme="majorBidi"/>
      <w:b/>
      <w:bCs/>
      <w:szCs w:val="32"/>
    </w:rPr>
  </w:style>
  <w:style w:type="paragraph" w:styleId="3">
    <w:name w:val="heading 3"/>
    <w:aliases w:val="二级标题"/>
    <w:basedOn w:val="a"/>
    <w:next w:val="a"/>
    <w:link w:val="30"/>
    <w:uiPriority w:val="9"/>
    <w:unhideWhenUsed/>
    <w:qFormat/>
    <w:rsid w:val="00B20909"/>
    <w:pPr>
      <w:keepNext/>
      <w:keepLines/>
      <w:spacing w:line="240" w:lineRule="auto"/>
      <w:outlineLvl w:val="2"/>
    </w:pPr>
    <w:rPr>
      <w:b/>
      <w:bCs/>
      <w:szCs w:val="32"/>
    </w:rPr>
  </w:style>
  <w:style w:type="paragraph" w:styleId="4">
    <w:name w:val="heading 4"/>
    <w:aliases w:val="公式"/>
    <w:basedOn w:val="a"/>
    <w:next w:val="a"/>
    <w:link w:val="40"/>
    <w:uiPriority w:val="9"/>
    <w:semiHidden/>
    <w:unhideWhenUsed/>
    <w:qFormat/>
    <w:rsid w:val="00B97229"/>
    <w:pPr>
      <w:keepNext/>
      <w:keepLines/>
      <w:outlineLvl w:val="3"/>
    </w:pPr>
    <w:rPr>
      <w:rFonts w:cstheme="majorBidi"/>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aliases w:val="题目 字符"/>
    <w:basedOn w:val="a0"/>
    <w:link w:val="1"/>
    <w:uiPriority w:val="9"/>
    <w:rsid w:val="00C010FB"/>
    <w:rPr>
      <w:rFonts w:ascii="Times New Roman" w:eastAsia="宋体" w:hAnsi="Times New Roman"/>
      <w:b/>
      <w:bCs/>
      <w:kern w:val="44"/>
      <w:sz w:val="28"/>
      <w:szCs w:val="28"/>
    </w:rPr>
  </w:style>
  <w:style w:type="character" w:customStyle="1" w:styleId="20">
    <w:name w:val="标题 2 字符"/>
    <w:aliases w:val="一级标题 字符"/>
    <w:basedOn w:val="a0"/>
    <w:link w:val="2"/>
    <w:uiPriority w:val="9"/>
    <w:rsid w:val="005D74CA"/>
    <w:rPr>
      <w:rFonts w:ascii="Times New Roman" w:eastAsia="宋体" w:hAnsi="Times New Roman" w:cstheme="majorBidi"/>
      <w:b/>
      <w:bCs/>
      <w:szCs w:val="32"/>
    </w:rPr>
  </w:style>
  <w:style w:type="character" w:customStyle="1" w:styleId="30">
    <w:name w:val="标题 3 字符"/>
    <w:aliases w:val="二级标题 字符"/>
    <w:basedOn w:val="a0"/>
    <w:link w:val="3"/>
    <w:uiPriority w:val="9"/>
    <w:rsid w:val="00B20909"/>
    <w:rPr>
      <w:rFonts w:ascii="Times New Roman" w:eastAsia="宋体" w:hAnsi="Times New Roman"/>
      <w:b/>
      <w:bCs/>
      <w:szCs w:val="32"/>
    </w:rPr>
  </w:style>
  <w:style w:type="character" w:customStyle="1" w:styleId="40">
    <w:name w:val="标题 4 字符"/>
    <w:aliases w:val="公式 字符"/>
    <w:basedOn w:val="a0"/>
    <w:link w:val="4"/>
    <w:uiPriority w:val="9"/>
    <w:semiHidden/>
    <w:rsid w:val="00B97229"/>
    <w:rPr>
      <w:rFonts w:ascii="Times New Roman" w:eastAsia="宋体" w:hAnsi="Times New Roman" w:cstheme="majorBidi"/>
      <w:bCs/>
      <w:szCs w:val="28"/>
    </w:rPr>
  </w:style>
  <w:style w:type="paragraph" w:styleId="a3">
    <w:name w:val="Title"/>
    <w:aliases w:val="表格内容"/>
    <w:basedOn w:val="a"/>
    <w:next w:val="a"/>
    <w:link w:val="a4"/>
    <w:uiPriority w:val="10"/>
    <w:qFormat/>
    <w:rsid w:val="00B97229"/>
    <w:pPr>
      <w:jc w:val="center"/>
    </w:pPr>
    <w:rPr>
      <w:rFonts w:cstheme="majorBidi"/>
      <w:bCs/>
      <w:sz w:val="18"/>
      <w:szCs w:val="32"/>
    </w:rPr>
  </w:style>
  <w:style w:type="character" w:customStyle="1" w:styleId="a4">
    <w:name w:val="标题 字符"/>
    <w:aliases w:val="表格内容 字符"/>
    <w:basedOn w:val="a0"/>
    <w:link w:val="a3"/>
    <w:uiPriority w:val="10"/>
    <w:rsid w:val="00B97229"/>
    <w:rPr>
      <w:rFonts w:ascii="Times New Roman" w:eastAsia="宋体" w:hAnsi="Times New Roman" w:cstheme="majorBidi"/>
      <w:bCs/>
      <w:sz w:val="18"/>
      <w:szCs w:val="32"/>
    </w:rPr>
  </w:style>
  <w:style w:type="paragraph" w:styleId="a5">
    <w:name w:val="header"/>
    <w:basedOn w:val="a"/>
    <w:link w:val="a6"/>
    <w:uiPriority w:val="99"/>
    <w:unhideWhenUsed/>
    <w:rsid w:val="009F6D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6">
    <w:name w:val="页眉 字符"/>
    <w:basedOn w:val="a0"/>
    <w:link w:val="a5"/>
    <w:uiPriority w:val="99"/>
    <w:rsid w:val="009F6D76"/>
    <w:rPr>
      <w:rFonts w:ascii="Times New Roman" w:eastAsia="宋体" w:hAnsi="Times New Roman"/>
      <w:sz w:val="18"/>
      <w:szCs w:val="18"/>
    </w:rPr>
  </w:style>
  <w:style w:type="paragraph" w:styleId="a7">
    <w:name w:val="footer"/>
    <w:basedOn w:val="a"/>
    <w:link w:val="a8"/>
    <w:uiPriority w:val="99"/>
    <w:unhideWhenUsed/>
    <w:rsid w:val="009F6D76"/>
    <w:pPr>
      <w:tabs>
        <w:tab w:val="center" w:pos="4153"/>
        <w:tab w:val="right" w:pos="8306"/>
      </w:tabs>
      <w:snapToGrid w:val="0"/>
      <w:spacing w:line="240" w:lineRule="atLeast"/>
      <w:jc w:val="left"/>
    </w:pPr>
    <w:rPr>
      <w:sz w:val="18"/>
      <w:szCs w:val="18"/>
    </w:rPr>
  </w:style>
  <w:style w:type="character" w:customStyle="1" w:styleId="a8">
    <w:name w:val="页脚 字符"/>
    <w:basedOn w:val="a0"/>
    <w:link w:val="a7"/>
    <w:uiPriority w:val="99"/>
    <w:rsid w:val="009F6D76"/>
    <w:rPr>
      <w:rFonts w:ascii="Times New Roman" w:eastAsia="宋体" w:hAnsi="Times New Roman"/>
      <w:sz w:val="18"/>
      <w:szCs w:val="18"/>
    </w:rPr>
  </w:style>
  <w:style w:type="table" w:styleId="a9">
    <w:name w:val="Table Grid"/>
    <w:basedOn w:val="a1"/>
    <w:uiPriority w:val="39"/>
    <w:rsid w:val="00F244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Bibliography"/>
    <w:basedOn w:val="a"/>
    <w:next w:val="a"/>
    <w:uiPriority w:val="37"/>
    <w:unhideWhenUsed/>
    <w:rsid w:val="004242F7"/>
    <w:pPr>
      <w:tabs>
        <w:tab w:val="left" w:pos="384"/>
      </w:tabs>
      <w:spacing w:line="240" w:lineRule="exact"/>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4154869">
      <w:bodyDiv w:val="1"/>
      <w:marLeft w:val="0"/>
      <w:marRight w:val="0"/>
      <w:marTop w:val="0"/>
      <w:marBottom w:val="0"/>
      <w:divBdr>
        <w:top w:val="none" w:sz="0" w:space="0" w:color="auto"/>
        <w:left w:val="none" w:sz="0" w:space="0" w:color="auto"/>
        <w:bottom w:val="none" w:sz="0" w:space="0" w:color="auto"/>
        <w:right w:val="none" w:sz="0" w:space="0" w:color="auto"/>
      </w:divBdr>
      <w:divsChild>
        <w:div w:id="1723867809">
          <w:marLeft w:val="432"/>
          <w:marRight w:val="0"/>
          <w:marTop w:val="125"/>
          <w:marBottom w:val="0"/>
          <w:divBdr>
            <w:top w:val="none" w:sz="0" w:space="0" w:color="auto"/>
            <w:left w:val="none" w:sz="0" w:space="0" w:color="auto"/>
            <w:bottom w:val="none" w:sz="0" w:space="0" w:color="auto"/>
            <w:right w:val="none" w:sz="0" w:space="0" w:color="auto"/>
          </w:divBdr>
        </w:div>
        <w:div w:id="366952486">
          <w:marLeft w:val="432"/>
          <w:marRight w:val="0"/>
          <w:marTop w:val="12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3.jpe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EAF8DF-973B-4BAE-9B36-9C71FD3DC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1</TotalTime>
  <Pages>5</Pages>
  <Words>1997</Words>
  <Characters>11387</Characters>
  <Application>Microsoft Office Word</Application>
  <DocSecurity>0</DocSecurity>
  <Lines>94</Lines>
  <Paragraphs>26</Paragraphs>
  <ScaleCrop>false</ScaleCrop>
  <Company/>
  <LinksUpToDate>false</LinksUpToDate>
  <CharactersWithSpaces>13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张涧栗</dc:creator>
  <cp:keywords/>
  <dc:description/>
  <cp:lastModifiedBy>yxc</cp:lastModifiedBy>
  <cp:revision>215</cp:revision>
  <dcterms:created xsi:type="dcterms:W3CDTF">2021-11-02T13:17:00Z</dcterms:created>
  <dcterms:modified xsi:type="dcterms:W3CDTF">2022-11-08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331805f8c49620202abfb6d9213c1b9d15409389266aaea4c46d1e837058e6b</vt:lpwstr>
  </property>
  <property fmtid="{D5CDD505-2E9C-101B-9397-08002B2CF9AE}" pid="3" name="ZOTERO_PREF_1">
    <vt:lpwstr>&lt;data data-version="3" zotero-version="6.0.16"&gt;&lt;session id="Z4s5FBx4"/&gt;&lt;style id="http://www.zotero.org/styles/china-national-standard-gb-t-7714-2015-numeric" hasBibliography="1" bibliographyStyleHasBeenSet="1"/&gt;&lt;prefs&gt;&lt;pref name="fieldType" value="Field"</vt:lpwstr>
  </property>
  <property fmtid="{D5CDD505-2E9C-101B-9397-08002B2CF9AE}" pid="4" name="ZOTERO_PREF_2">
    <vt:lpwstr>/&gt;&lt;/prefs&gt;&lt;/data&gt;</vt:lpwstr>
  </property>
</Properties>
</file>